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448071B1" w:rsidR="00C10AF7" w:rsidRPr="00C10AF7" w:rsidRDefault="002B3D1B" w:rsidP="00C10AF7">
      <w:pPr>
        <w:pStyle w:val="Heading1"/>
        <w:rPr>
          <w:shd w:val="clear" w:color="auto" w:fill="FFFFFF"/>
        </w:rPr>
      </w:pPr>
      <w:commentRangeStart w:id="0"/>
      <w:r w:rsidRPr="00C81F80">
        <w:t>Automated development of clinical prediction</w:t>
      </w:r>
      <w:r w:rsidR="00AC3789" w:rsidRPr="00C81F80">
        <w:t xml:space="preserve"> models</w:t>
      </w:r>
      <w:r w:rsidR="000F27E0" w:rsidRPr="00C81F80">
        <w:t xml:space="preserve"> </w:t>
      </w:r>
      <w:r w:rsidR="009B7324">
        <w:t xml:space="preserve">enables real-time risk </w:t>
      </w:r>
      <w:r w:rsidR="0046040A">
        <w:t xml:space="preserve">stratification with </w:t>
      </w:r>
      <w:r w:rsidR="00AC3789" w:rsidRPr="00C81F80">
        <w:t>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34D37A97" w:rsidR="001D3065" w:rsidRDefault="001D3065" w:rsidP="001C08BE">
      <w:pPr>
        <w:pStyle w:val="Heading2"/>
      </w:pPr>
      <w:r w:rsidRPr="00C81F80">
        <w:t>Abstract</w:t>
      </w:r>
    </w:p>
    <w:p w14:paraId="3012C893" w14:textId="5BA58173" w:rsidR="001B1776" w:rsidRDefault="001B1776" w:rsidP="001B1776"/>
    <w:p w14:paraId="01C0149F" w14:textId="28AAFCCF" w:rsidR="001B1776" w:rsidRPr="000F3534" w:rsidRDefault="00F87DAC" w:rsidP="00F87DAC">
      <w:pPr>
        <w:pStyle w:val="ListParagraph"/>
        <w:numPr>
          <w:ilvl w:val="0"/>
          <w:numId w:val="24"/>
        </w:numPr>
        <w:rPr>
          <w:color w:val="FF0000"/>
        </w:rPr>
      </w:pPr>
      <w:r w:rsidRPr="000F3534">
        <w:rPr>
          <w:rFonts w:cstheme="minorHAnsi"/>
          <w:color w:val="FF0000"/>
          <w:bdr w:val="none" w:sz="0" w:space="0" w:color="auto" w:frame="1"/>
        </w:rPr>
        <w:t>In healthcare, prediction is used to stratify individuals into different groups of risk to optimise prevention and treatment of disease</w:t>
      </w:r>
    </w:p>
    <w:p w14:paraId="04B2E499" w14:textId="0A93D32B" w:rsidR="00F87DAC" w:rsidRPr="000F3534" w:rsidRDefault="00F87DAC" w:rsidP="003B4C24">
      <w:pPr>
        <w:pStyle w:val="ListParagraph"/>
        <w:numPr>
          <w:ilvl w:val="0"/>
          <w:numId w:val="24"/>
        </w:numPr>
        <w:shd w:val="clear" w:color="auto" w:fill="FFFFFF"/>
        <w:rPr>
          <w:rFonts w:cstheme="minorHAnsi"/>
          <w:color w:val="FF0000"/>
          <w:bdr w:val="none" w:sz="0" w:space="0" w:color="auto" w:frame="1"/>
        </w:rPr>
      </w:pPr>
      <w:r w:rsidRPr="000F3534">
        <w:rPr>
          <w:rFonts w:cstheme="minorHAnsi"/>
          <w:color w:val="FF0000"/>
          <w:bdr w:val="none" w:sz="0" w:space="0" w:color="auto" w:frame="1"/>
        </w:rPr>
        <w:t>Clinical prediction models should be accurate</w:t>
      </w:r>
      <w:r w:rsidRPr="000F3534">
        <w:rPr>
          <w:rFonts w:cstheme="minorHAnsi"/>
          <w:color w:val="FF0000"/>
          <w:bdr w:val="none" w:sz="0" w:space="0" w:color="auto" w:frame="1"/>
        </w:rPr>
        <w:t xml:space="preserve">, </w:t>
      </w:r>
      <w:r w:rsidRPr="000F3534">
        <w:rPr>
          <w:rFonts w:cstheme="minorHAnsi"/>
          <w:color w:val="FF0000"/>
          <w:bdr w:val="none" w:sz="0" w:space="0" w:color="auto" w:frame="1"/>
        </w:rPr>
        <w:t>feasible and cost-efficient</w:t>
      </w:r>
    </w:p>
    <w:p w14:paraId="4F3047DC" w14:textId="0F96B794" w:rsidR="00F87DAC" w:rsidRPr="000F3534" w:rsidRDefault="00F87DAC" w:rsidP="00F87DAC">
      <w:pPr>
        <w:pStyle w:val="ListParagraph"/>
        <w:numPr>
          <w:ilvl w:val="0"/>
          <w:numId w:val="24"/>
        </w:numPr>
        <w:rPr>
          <w:color w:val="FF0000"/>
        </w:rPr>
      </w:pPr>
      <w:r w:rsidRPr="000F3534">
        <w:rPr>
          <w:rFonts w:cstheme="minorHAnsi"/>
          <w:color w:val="FF0000"/>
          <w:bdr w:val="none" w:sz="0" w:space="0" w:color="auto" w:frame="1"/>
        </w:rPr>
        <w:t xml:space="preserve">Deciding </w:t>
      </w:r>
      <w:r w:rsidRPr="000F3534">
        <w:rPr>
          <w:rFonts w:cstheme="minorHAnsi"/>
          <w:color w:val="FF0000"/>
          <w:lang w:val="en-US"/>
        </w:rPr>
        <w:t>which variables to include in a prediction model is arguably the most important and difficult step in the model development process</w:t>
      </w:r>
    </w:p>
    <w:p w14:paraId="240D6A2E" w14:textId="36F609F3" w:rsidR="00F87DAC" w:rsidRPr="000F3534" w:rsidRDefault="00F87DAC" w:rsidP="00F87DAC">
      <w:pPr>
        <w:pStyle w:val="ListParagraph"/>
        <w:numPr>
          <w:ilvl w:val="0"/>
          <w:numId w:val="24"/>
        </w:numPr>
        <w:rPr>
          <w:color w:val="FF0000"/>
        </w:rPr>
      </w:pPr>
      <w:r w:rsidRPr="000F3534">
        <w:rPr>
          <w:rFonts w:cstheme="minorHAnsi"/>
          <w:color w:val="FF0000"/>
          <w:bdr w:val="none" w:sz="0" w:space="0" w:color="auto" w:frame="1"/>
        </w:rPr>
        <w:t>The availability of large multidimensional data such as multi ‘omics and electronic medical records has enabled the potential to take a hypothesis-free approach to prediction. In contrast to a hypothesis-driven risk factor approach</w:t>
      </w:r>
    </w:p>
    <w:p w14:paraId="17E87F01" w14:textId="2D957753" w:rsidR="00F87DAC" w:rsidRPr="000F3534" w:rsidRDefault="00F87DAC" w:rsidP="00F87DAC">
      <w:pPr>
        <w:pStyle w:val="ListParagraph"/>
        <w:numPr>
          <w:ilvl w:val="0"/>
          <w:numId w:val="24"/>
        </w:numPr>
        <w:rPr>
          <w:color w:val="FF0000"/>
        </w:rPr>
      </w:pPr>
      <w:r w:rsidRPr="000F3534">
        <w:rPr>
          <w:rFonts w:cstheme="minorHAnsi"/>
          <w:color w:val="FF0000"/>
          <w:bdr w:val="none" w:sz="0" w:space="0" w:color="auto" w:frame="1"/>
        </w:rPr>
        <w:t>enable ‘real-time-updated’ risk stratification for different health outcomes and update at each clinic appointment so that individual risk is (re)estimated based on new data and treatment is tailored to that new risk.</w:t>
      </w:r>
    </w:p>
    <w:p w14:paraId="5A0F7E3F" w14:textId="7DC1FE45" w:rsidR="00F87DAC" w:rsidRPr="000F3534" w:rsidRDefault="00F87DAC" w:rsidP="00F87DAC">
      <w:pPr>
        <w:pStyle w:val="ListParagraph"/>
        <w:numPr>
          <w:ilvl w:val="0"/>
          <w:numId w:val="24"/>
        </w:numPr>
        <w:rPr>
          <w:color w:val="FF0000"/>
        </w:rPr>
      </w:pPr>
      <w:r w:rsidRPr="000F3534">
        <w:rPr>
          <w:rFonts w:eastAsia="Times New Roman" w:cstheme="minorHAnsi"/>
          <w:color w:val="FF0000"/>
          <w:bdr w:val="none" w:sz="0" w:space="0" w:color="auto" w:frame="1"/>
          <w:lang w:eastAsia="en-GB"/>
        </w:rPr>
        <w:t>The aim of this study is to explore the feasibility of undertaking real-time updated risk stratification in pregnancy using a large linked antenatal and intrapartum dataset applied to prediction of HIE as an exemplar.</w:t>
      </w:r>
    </w:p>
    <w:p w14:paraId="17A99DF2" w14:textId="1D351EE3" w:rsidR="00B22229" w:rsidRPr="000F3534" w:rsidRDefault="00D8000F" w:rsidP="00B22229">
      <w:pPr>
        <w:pStyle w:val="ListParagraph"/>
        <w:numPr>
          <w:ilvl w:val="0"/>
          <w:numId w:val="24"/>
        </w:numPr>
        <w:rPr>
          <w:color w:val="FF0000"/>
        </w:rPr>
      </w:pPr>
      <w:r w:rsidRPr="000F3534">
        <w:rPr>
          <w:rFonts w:eastAsia="Times New Roman" w:cstheme="minorHAnsi"/>
          <w:color w:val="FF0000"/>
          <w:bdr w:val="none" w:sz="0" w:space="0" w:color="auto" w:frame="1"/>
          <w:lang w:eastAsia="en-GB"/>
        </w:rPr>
        <w:t xml:space="preserve">Automated model development had similar performance to manually defined models suggesting a possibility of </w:t>
      </w:r>
      <w:r w:rsidR="00B22229" w:rsidRPr="000F3534">
        <w:rPr>
          <w:rFonts w:eastAsia="Times New Roman" w:cstheme="minorHAnsi"/>
          <w:color w:val="FF0000"/>
          <w:bdr w:val="none" w:sz="0" w:space="0" w:color="auto" w:frame="1"/>
          <w:lang w:eastAsia="en-GB"/>
        </w:rPr>
        <w:t>real-time risk stratification</w:t>
      </w:r>
    </w:p>
    <w:p w14:paraId="0BB8E0E2" w14:textId="77777777" w:rsidR="00F87DAC" w:rsidRPr="001B1776" w:rsidRDefault="00F87DAC" w:rsidP="001B1776"/>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3A521408"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lastRenderedPageBreak/>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w:t>
      </w:r>
    </w:p>
    <w:p w14:paraId="01BC30F1" w14:textId="77777777" w:rsidR="00A945FA" w:rsidRDefault="00A945FA" w:rsidP="00210FAD">
      <w:pPr>
        <w:shd w:val="clear" w:color="auto" w:fill="FFFFFF"/>
        <w:rPr>
          <w:rFonts w:cstheme="minorHAnsi"/>
          <w:color w:val="201F1E"/>
          <w:bdr w:val="none" w:sz="0" w:space="0" w:color="auto" w:frame="1"/>
        </w:rPr>
      </w:pPr>
    </w:p>
    <w:p w14:paraId="72DB9B6C" w14:textId="55282195" w:rsidR="006C569E" w:rsidRDefault="00367D38" w:rsidP="00210FAD">
      <w:pPr>
        <w:shd w:val="clear" w:color="auto" w:fill="FFFFFF"/>
        <w:rPr>
          <w:rFonts w:cstheme="minorHAnsi"/>
          <w:lang w:val="en-US"/>
        </w:rPr>
      </w:pPr>
      <w:r>
        <w:rPr>
          <w:rFonts w:cstheme="minorHAnsi"/>
          <w:bdr w:val="none" w:sz="0" w:space="0" w:color="auto" w:frame="1"/>
        </w:rPr>
        <w:t xml:space="preserve">Deciding </w:t>
      </w:r>
      <w:r w:rsidRPr="008B5C23">
        <w:rPr>
          <w:rFonts w:cstheme="minorHAnsi"/>
          <w:lang w:val="en-US"/>
        </w:rPr>
        <w:t xml:space="preserve">which variables to include in a prediction model is </w:t>
      </w:r>
      <w:r w:rsidR="00FC7F96">
        <w:rPr>
          <w:rFonts w:cstheme="minorHAnsi"/>
          <w:lang w:val="en-US"/>
        </w:rPr>
        <w:t xml:space="preserve">arguably </w:t>
      </w:r>
      <w:r>
        <w:rPr>
          <w:rFonts w:cstheme="minorHAnsi"/>
          <w:lang w:val="en-US"/>
        </w:rPr>
        <w:t xml:space="preserve">the </w:t>
      </w:r>
      <w:r w:rsidR="00FC7F96">
        <w:rPr>
          <w:rFonts w:cstheme="minorHAnsi"/>
          <w:lang w:val="en-US"/>
        </w:rPr>
        <w:t xml:space="preserve">most </w:t>
      </w:r>
      <w:r w:rsidRPr="008B5C23">
        <w:rPr>
          <w:rFonts w:cstheme="minorHAnsi"/>
          <w:lang w:val="en-US"/>
        </w:rPr>
        <w:t xml:space="preserve">important </w:t>
      </w:r>
      <w:r w:rsidR="003C2217">
        <w:rPr>
          <w:rFonts w:cstheme="minorHAnsi"/>
          <w:lang w:val="en-US"/>
        </w:rPr>
        <w:t xml:space="preserve">and </w:t>
      </w:r>
      <w:r w:rsidR="00FC7F96">
        <w:rPr>
          <w:rFonts w:cstheme="minorHAnsi"/>
          <w:lang w:val="en-US"/>
        </w:rPr>
        <w:t>difficult</w:t>
      </w:r>
      <w:r w:rsidR="003C2217">
        <w:rPr>
          <w:rFonts w:cstheme="minorHAnsi"/>
          <w:lang w:val="en-US"/>
        </w:rPr>
        <w:t xml:space="preserve"> step in the</w:t>
      </w:r>
      <w:r w:rsidR="00B44EDB">
        <w:rPr>
          <w:rFonts w:cstheme="minorHAnsi"/>
          <w:lang w:val="en-US"/>
        </w:rPr>
        <w:t xml:space="preserve"> model development</w:t>
      </w:r>
      <w:r w:rsidR="003C2217">
        <w:rPr>
          <w:rFonts w:cstheme="minorHAnsi"/>
          <w:lang w:val="en-US"/>
        </w:rPr>
        <w:t xml:space="preserve"> process</w:t>
      </w:r>
      <w:r w:rsidR="00FC7F96">
        <w:rPr>
          <w:rFonts w:cstheme="minorHAnsi"/>
          <w:lang w:val="en-US"/>
        </w:rPr>
        <w:t xml:space="preserve"> </w:t>
      </w:r>
      <w:r w:rsidRPr="008B5C23">
        <w:rPr>
          <w:rFonts w:cstheme="minorHAnsi"/>
          <w:lang w:val="en-US"/>
        </w:rPr>
        <w:fldChar w:fldCharType="begin" w:fldLock="1"/>
      </w:r>
      <w:r w:rsidR="00FB2E82">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4]","plainTextFormattedCitation":"[4]","previouslyFormattedCitation":"[4]"},"properties":{"noteIndex":0},"schema":"https://github.com/citation-style-language/schema/raw/master/csl-citation.json"}</w:instrText>
      </w:r>
      <w:r w:rsidRPr="008B5C23">
        <w:rPr>
          <w:rFonts w:cstheme="minorHAnsi"/>
          <w:lang w:val="en-US"/>
        </w:rPr>
        <w:fldChar w:fldCharType="separate"/>
      </w:r>
      <w:r w:rsidR="0078175B" w:rsidRPr="0078175B">
        <w:rPr>
          <w:rFonts w:cstheme="minorHAnsi"/>
          <w:noProof/>
          <w:lang w:val="en-US"/>
        </w:rPr>
        <w:t>[4]</w:t>
      </w:r>
      <w:r w:rsidRPr="008B5C23">
        <w:rPr>
          <w:rFonts w:cstheme="minorHAnsi"/>
          <w:lang w:val="en-US"/>
        </w:rPr>
        <w:fldChar w:fldCharType="end"/>
      </w:r>
      <w:r w:rsidRPr="008B5C23">
        <w:rPr>
          <w:rFonts w:cstheme="minorHAnsi"/>
          <w:lang w:val="en-US"/>
        </w:rPr>
        <w:t>.</w:t>
      </w:r>
      <w:r>
        <w:rPr>
          <w:rFonts w:cstheme="minorHAnsi"/>
          <w:lang w:val="en-US"/>
        </w:rPr>
        <w:t xml:space="preserve"> </w:t>
      </w:r>
      <w:r w:rsidR="00210FAD" w:rsidRPr="001034D2">
        <w:rPr>
          <w:rFonts w:cstheme="minorHAnsi"/>
          <w:color w:val="201F1E"/>
          <w:bdr w:val="none" w:sz="0" w:space="0" w:color="auto" w:frame="1"/>
        </w:rPr>
        <w:t>Traditionally, prediction models have been based on established risk factors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6]","plainTextFormattedCitation":"[6]","previouslyFormattedCitation":"[6]"},"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6]</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include </w:t>
      </w:r>
      <w:r w:rsidR="00210FAD" w:rsidRPr="008B5C23">
        <w:rPr>
          <w:rFonts w:cstheme="minorHAnsi"/>
          <w:bdr w:val="none" w:sz="0" w:space="0" w:color="auto" w:frame="1"/>
        </w:rPr>
        <w:t>established cardiovascular risk factors such as cigarette smoking, systolic blood pressure and diabetes.</w:t>
      </w:r>
      <w:r w:rsidR="008B5C23" w:rsidRPr="008B5C23">
        <w:rPr>
          <w:rFonts w:cstheme="minorHAnsi"/>
          <w:bdr w:val="none" w:sz="0" w:space="0" w:color="auto" w:frame="1"/>
        </w:rPr>
        <w:t xml:space="preserve"> </w:t>
      </w:r>
      <w:r w:rsidR="00FB3E8A" w:rsidRPr="008B5C23">
        <w:rPr>
          <w:rFonts w:cstheme="minorHAnsi"/>
          <w:lang w:val="en-US"/>
        </w:rPr>
        <w:t xml:space="preserve">However, </w:t>
      </w:r>
      <w:r w:rsidR="00A1213E">
        <w:rPr>
          <w:rFonts w:cstheme="minorHAnsi"/>
          <w:lang w:val="en-US"/>
        </w:rPr>
        <w:t xml:space="preserve">identifying </w:t>
      </w:r>
      <w:r w:rsidR="00895D72">
        <w:rPr>
          <w:rFonts w:cstheme="minorHAnsi"/>
          <w:lang w:val="en-US"/>
        </w:rPr>
        <w:t xml:space="preserve">outcome </w:t>
      </w:r>
      <w:r w:rsidR="00A1213E">
        <w:rPr>
          <w:rFonts w:cstheme="minorHAnsi"/>
          <w:lang w:val="en-US"/>
        </w:rPr>
        <w:t xml:space="preserve">risk factors </w:t>
      </w:r>
      <w:r w:rsidR="00FB3E8A" w:rsidRPr="008B5C23">
        <w:rPr>
          <w:rFonts w:cstheme="minorHAnsi"/>
          <w:lang w:val="en-US"/>
        </w:rPr>
        <w:t>is time consuming</w:t>
      </w:r>
      <w:r w:rsidR="005C7E48">
        <w:rPr>
          <w:rFonts w:cstheme="minorHAnsi"/>
          <w:lang w:val="en-US"/>
        </w:rPr>
        <w:t xml:space="preserve"> and laborious</w:t>
      </w:r>
      <w:r w:rsidR="00D577F2">
        <w:rPr>
          <w:rFonts w:cstheme="minorHAnsi"/>
          <w:lang w:val="en-US"/>
        </w:rPr>
        <w:t xml:space="preserve"> and</w:t>
      </w:r>
      <w:r w:rsidR="00FB3E8A" w:rsidRPr="008B5C23">
        <w:rPr>
          <w:rFonts w:cstheme="minorHAnsi"/>
          <w:lang w:val="en-US"/>
        </w:rPr>
        <w:t xml:space="preserve"> </w:t>
      </w:r>
      <w:r w:rsidR="00AA43F8">
        <w:rPr>
          <w:rFonts w:cstheme="minorHAnsi"/>
          <w:lang w:val="en-US"/>
        </w:rPr>
        <w:t>may be subject to selection biases</w:t>
      </w:r>
      <w:r w:rsidR="00EF773E">
        <w:rPr>
          <w:rFonts w:cstheme="minorHAnsi"/>
          <w:lang w:val="en-US"/>
        </w:rPr>
        <w:t xml:space="preserve"> if the variables</w:t>
      </w:r>
      <w:r w:rsidR="00B92CE3">
        <w:rPr>
          <w:rFonts w:cstheme="minorHAnsi"/>
          <w:lang w:val="en-US"/>
        </w:rPr>
        <w:t xml:space="preserve"> were preselected</w:t>
      </w:r>
      <w:r w:rsidR="005C7E48">
        <w:rPr>
          <w:rFonts w:cstheme="minorHAnsi"/>
          <w:lang w:val="en-US"/>
        </w:rPr>
        <w:t xml:space="preserve">. This process may not be </w:t>
      </w:r>
      <w:r w:rsidR="005C7E48" w:rsidRPr="008B5C23">
        <w:rPr>
          <w:rFonts w:cstheme="minorHAnsi"/>
          <w:lang w:val="en-US"/>
        </w:rPr>
        <w:t>optimal or practical when applied to large datasets</w:t>
      </w:r>
      <w:r w:rsidR="005C7E48">
        <w:rPr>
          <w:rFonts w:cstheme="minorHAnsi"/>
          <w:lang w:val="en-US"/>
        </w:rPr>
        <w:t xml:space="preserve"> and must be repeated with every new dataset.</w:t>
      </w:r>
    </w:p>
    <w:p w14:paraId="3EE0BC9C" w14:textId="77777777" w:rsidR="006C569E" w:rsidRDefault="006C569E" w:rsidP="00210FAD">
      <w:pPr>
        <w:shd w:val="clear" w:color="auto" w:fill="FFFFFF"/>
        <w:rPr>
          <w:rFonts w:cstheme="minorHAnsi"/>
          <w:lang w:val="en-US"/>
        </w:rPr>
      </w:pPr>
    </w:p>
    <w:p w14:paraId="0C202EFF" w14:textId="5475B581" w:rsidR="00210FAD" w:rsidRPr="00E47C8E" w:rsidRDefault="00210FAD" w:rsidP="00210FAD">
      <w:pPr>
        <w:shd w:val="clear" w:color="auto" w:fill="FFFFFF"/>
        <w:rPr>
          <w:rFonts w:cstheme="minorHAnsi"/>
          <w:lang w:val="en-US"/>
        </w:rPr>
      </w:pPr>
      <w:r w:rsidRPr="001034D2">
        <w:rPr>
          <w:rFonts w:cstheme="minorHAnsi"/>
          <w:color w:val="201F1E"/>
          <w:bdr w:val="none" w:sz="0" w:space="0" w:color="auto" w:frame="1"/>
        </w:rPr>
        <w:t>it is increasingly recognised that whilst some risk factors are good predictors, disease predictors do not need to be (causal) risk factors. Hence cardiovascular risk prediction tools also include high density lipoprotein cholesterol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 xml:space="preserve">but not </w:t>
      </w:r>
      <w:proofErr w:type="spellStart"/>
      <w:r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78175B">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7]","plainTextFormattedCitation":"[7]","previouslyFormattedCitation":"[7]"},"properties":{"noteIndex":0},"schema":"https://github.com/citation-style-language/schema/raw/master/csl-citation.json"}</w:instrText>
      </w:r>
      <w:r w:rsidR="00577BC7">
        <w:rPr>
          <w:rFonts w:cstheme="minorHAnsi"/>
          <w:color w:val="201F1E"/>
          <w:bdr w:val="none" w:sz="0" w:space="0" w:color="auto" w:frame="1"/>
        </w:rPr>
        <w:fldChar w:fldCharType="separate"/>
      </w:r>
      <w:r w:rsidR="00FB3E8A" w:rsidRPr="00FB3E8A">
        <w:rPr>
          <w:rFonts w:cstheme="minorHAnsi"/>
          <w:noProof/>
          <w:color w:val="201F1E"/>
          <w:bdr w:val="none" w:sz="0" w:space="0" w:color="auto" w:frame="1"/>
        </w:rPr>
        <w:t>[7]</w:t>
      </w:r>
      <w:r w:rsidR="00577BC7">
        <w:rPr>
          <w:rFonts w:cstheme="minorHAnsi"/>
          <w:color w:val="201F1E"/>
          <w:bdr w:val="none" w:sz="0" w:space="0" w:color="auto" w:frame="1"/>
        </w:rPr>
        <w:fldChar w:fldCharType="end"/>
      </w:r>
      <w:r w:rsidRPr="001034D2">
        <w:rPr>
          <w:rFonts w:cstheme="minorHAnsi"/>
          <w:color w:val="201F1E"/>
          <w:bdr w:val="none" w:sz="0" w:space="0" w:color="auto" w:frame="1"/>
        </w:rPr>
        <w:t xml:space="preserve">. This is because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32C66E55"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w:t>
      </w:r>
      <w:r w:rsidR="00CD2318">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CD2318">
        <w:rPr>
          <w:rFonts w:cstheme="minorHAnsi"/>
          <w:color w:val="201F1E"/>
          <w:bdr w:val="none" w:sz="0" w:space="0" w:color="auto" w:frame="1"/>
        </w:rPr>
        <w:t xml:space="preserve">These are needed </w:t>
      </w:r>
      <w:r w:rsidR="00210FAD" w:rsidRPr="001034D2">
        <w:rPr>
          <w:rFonts w:cstheme="minorHAnsi"/>
          <w:color w:val="201F1E"/>
          <w:bdr w:val="none" w:sz="0" w:space="0" w:color="auto" w:frame="1"/>
        </w:rPr>
        <w:t xml:space="preserve">as the scale of the data (several 100s or 1000s of variables) would be beyond conventional approaches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w:t>
      </w:r>
      <w:r w:rsidR="00611228">
        <w:rPr>
          <w:rFonts w:cstheme="minorHAnsi"/>
          <w:bdr w:val="none" w:sz="0" w:space="0" w:color="auto" w:frame="1"/>
        </w:rPr>
        <w:t xml:space="preserve"> </w:t>
      </w:r>
      <w:r w:rsidR="001A0C71">
        <w:rPr>
          <w:rFonts w:cstheme="minorHAnsi"/>
          <w:bdr w:val="none" w:sz="0" w:space="0" w:color="auto" w:frame="1"/>
        </w:rPr>
        <w:fldChar w:fldCharType="begin" w:fldLock="1"/>
      </w:r>
      <w:r w:rsidR="0078175B">
        <w:rPr>
          <w:rFonts w:cstheme="minorHAnsi"/>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1A0C71">
        <w:rPr>
          <w:rFonts w:cstheme="minorHAnsi"/>
          <w:bdr w:val="none" w:sz="0" w:space="0" w:color="auto" w:frame="1"/>
        </w:rPr>
        <w:fldChar w:fldCharType="separate"/>
      </w:r>
      <w:r w:rsidR="00FB3E8A" w:rsidRPr="00FB3E8A">
        <w:rPr>
          <w:rFonts w:cstheme="minorHAnsi"/>
          <w:noProof/>
          <w:bdr w:val="none" w:sz="0" w:space="0" w:color="auto" w:frame="1"/>
        </w:rPr>
        <w:t>[8]</w:t>
      </w:r>
      <w:r w:rsidR="001A0C71">
        <w:rPr>
          <w:rFonts w:cstheme="minorHAnsi"/>
          <w:bdr w:val="none" w:sz="0" w:space="0" w:color="auto" w:frame="1"/>
        </w:rPr>
        <w:fldChar w:fldCharType="end"/>
      </w:r>
      <w:r w:rsidR="005775E2" w:rsidRPr="006C1D4C">
        <w:rPr>
          <w:rFonts w:cstheme="minorHAnsi"/>
          <w:bdr w:val="none" w:sz="0" w:space="0" w:color="auto" w:frame="1"/>
        </w:rPr>
        <w:t xml:space="preserve"> and Elastic-net</w:t>
      </w:r>
      <w:r w:rsidR="002E4559" w:rsidRPr="006C1D4C">
        <w:rPr>
          <w:rFonts w:cstheme="minorHAnsi"/>
          <w:bdr w:val="none" w:sz="0" w:space="0" w:color="auto" w:frame="1"/>
        </w:rPr>
        <w:t xml:space="preserve"> regression </w:t>
      </w:r>
      <w:r w:rsidR="005A7202">
        <w:rPr>
          <w:rFonts w:cstheme="minorHAnsi"/>
          <w:bdr w:val="none" w:sz="0" w:space="0" w:color="auto" w:frame="1"/>
        </w:rPr>
        <w:fldChar w:fldCharType="begin" w:fldLock="1"/>
      </w:r>
      <w:r w:rsidR="005A7202">
        <w:rPr>
          <w:rFonts w:cstheme="minorHAnsi"/>
          <w:bdr w:val="none" w:sz="0" w:space="0" w:color="auto" w:frame="1"/>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dr w:val="none" w:sz="0" w:space="0" w:color="auto" w:frame="1"/>
        </w:rPr>
        <w:instrText>≫</w:instrText>
      </w:r>
      <w:r w:rsidR="005A7202">
        <w:rPr>
          <w:rFonts w:cstheme="minorHAnsi"/>
          <w:bdr w:val="none" w:sz="0" w:space="0" w:color="auto" w:frame="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9]</w:t>
      </w:r>
      <w:r w:rsidR="005A7202">
        <w:rPr>
          <w:rFonts w:cstheme="minorHAnsi"/>
          <w:bdr w:val="none" w:sz="0" w:space="0" w:color="auto" w:frame="1"/>
        </w:rPr>
        <w:fldChar w:fldCharType="end"/>
      </w:r>
      <w:r w:rsidR="005A7202">
        <w:rPr>
          <w:rFonts w:cstheme="minorHAnsi"/>
          <w:bdr w:val="none" w:sz="0" w:space="0" w:color="auto" w:frame="1"/>
        </w:rPr>
        <w:t xml:space="preserve"> </w:t>
      </w:r>
      <w:r w:rsidR="002E4559" w:rsidRPr="006C1D4C">
        <w:rPr>
          <w:rFonts w:cstheme="minorHAnsi"/>
          <w:bdr w:val="none" w:sz="0" w:space="0" w:color="auto" w:frame="1"/>
        </w:rPr>
        <w:t>and linear support vector classifier</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0]</w:t>
      </w:r>
      <w:r w:rsidR="006E0D25">
        <w:rPr>
          <w:rFonts w:cstheme="minorHAnsi"/>
          <w:bdr w:val="none" w:sz="0" w:space="0" w:color="auto" w:frame="1"/>
        </w:rPr>
        <w:fldChar w:fldCharType="end"/>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i.e., extra trees</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1]</w:t>
      </w:r>
      <w:r w:rsidR="006E0D25">
        <w:rPr>
          <w:rFonts w:cstheme="minorHAnsi"/>
          <w:bdr w:val="none" w:sz="0" w:space="0" w:color="auto" w:frame="1"/>
        </w:rPr>
        <w:fldChar w:fldCharType="end"/>
      </w:r>
      <w:r w:rsidR="005A7202">
        <w:rPr>
          <w:rFonts w:cstheme="minorHAnsi"/>
          <w:bdr w:val="none" w:sz="0" w:space="0" w:color="auto" w:frame="1"/>
        </w:rPr>
        <w:t xml:space="preserve"> and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5A7202">
        <w:rPr>
          <w:rFonts w:cstheme="minorHAnsi"/>
          <w:bdr w:val="none" w:sz="0" w:space="0" w:color="auto" w:frame="1"/>
        </w:rPr>
        <w:t xml:space="preserve"> </w:t>
      </w:r>
      <w:r w:rsidR="005A7202">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5-32","title":"Random Forests","type":"article-journal","volume":"45"},"uris":["http://www.mendeley.com/documents/?uuid=05645f5a-a3ba-397b-81f6-7e9465d0c029"]}],"mendeley":{"formattedCitation":"[12]","plainTextFormattedCitation":"[12]","previouslyFormattedCitation":"[12]"},"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12]</w:t>
      </w:r>
      <w:r w:rsidR="005A7202">
        <w:rPr>
          <w:rFonts w:cstheme="minorHAnsi"/>
          <w:bdr w:val="none" w:sz="0" w:space="0" w:color="auto" w:frame="1"/>
        </w:rPr>
        <w:fldChar w:fldCharType="end"/>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w:t>
      </w:r>
      <w:r w:rsidR="00611228">
        <w:rPr>
          <w:rFonts w:cstheme="minorHAnsi"/>
          <w:bdr w:val="none" w:sz="0" w:space="0" w:color="auto" w:frame="1"/>
        </w:rPr>
        <w:t xml:space="preserve"> </w:t>
      </w:r>
      <w:r w:rsidR="00611228">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611228">
        <w:rPr>
          <w:rFonts w:cstheme="minorHAnsi"/>
          <w:bdr w:val="none" w:sz="0" w:space="0" w:color="auto" w:frame="1"/>
        </w:rPr>
        <w:fldChar w:fldCharType="separate"/>
      </w:r>
      <w:r w:rsidR="005A7202" w:rsidRPr="005A7202">
        <w:rPr>
          <w:rFonts w:cstheme="minorHAnsi"/>
          <w:noProof/>
          <w:bdr w:val="none" w:sz="0" w:space="0" w:color="auto" w:frame="1"/>
        </w:rPr>
        <w:t>[13]</w:t>
      </w:r>
      <w:r w:rsidR="00611228">
        <w:rPr>
          <w:rFonts w:cstheme="minorHAnsi"/>
          <w:bdr w:val="none" w:sz="0" w:space="0" w:color="auto" w:frame="1"/>
        </w:rPr>
        <w:fldChar w:fldCharType="end"/>
      </w:r>
      <w:r w:rsidR="00A421CE" w:rsidRPr="006C1D4C">
        <w:rPr>
          <w:rFonts w:cstheme="minorHAnsi"/>
          <w:bdr w:val="none" w:sz="0" w:space="0" w:color="auto" w:frame="1"/>
        </w:rPr>
        <w:t xml:space="preserve"> (RFE</w:t>
      </w:r>
      <w:r w:rsidR="00971A5B">
        <w:rPr>
          <w:rFonts w:cstheme="minorHAnsi"/>
          <w:bdr w:val="none" w:sz="0" w:space="0" w:color="auto" w:frame="1"/>
        </w:rPr>
        <w:t>, also known as backward stepwise regression</w:t>
      </w:r>
      <w:r w:rsidR="00A421CE" w:rsidRPr="006C1D4C">
        <w:rPr>
          <w:rFonts w:cstheme="minorHAnsi"/>
          <w:bdr w:val="none" w:sz="0" w:space="0" w:color="auto" w:frame="1"/>
        </w:rPr>
        <w:t xml:space="preserv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790A0CE9"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14]"},"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4]</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5]","plainTextFormattedCitation":"[15]","previouslyFormattedCitation":"[15]"},"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5]</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 xml:space="preserve">million single nucleotide polymorphisms with established clinical risk scores for predicting cardiovascular </w:t>
      </w:r>
      <w:r w:rsidRPr="00C76014">
        <w:rPr>
          <w:rFonts w:cstheme="minorHAnsi"/>
          <w:color w:val="000000" w:themeColor="text1"/>
          <w:bdr w:val="none" w:sz="0" w:space="0" w:color="auto" w:frame="1"/>
        </w:rPr>
        <w:lastRenderedPageBreak/>
        <w:t>disease (</w:t>
      </w:r>
      <w:commentRangeStart w:id="2"/>
      <w:r w:rsidRPr="001269FE">
        <w:rPr>
          <w:rFonts w:cstheme="minorHAnsi"/>
          <w:color w:val="FF0000"/>
          <w:bdr w:val="none" w:sz="0" w:space="0" w:color="auto" w:frame="1"/>
        </w:rPr>
        <w:t>refs</w:t>
      </w:r>
      <w:commentRangeEnd w:id="2"/>
      <w:r w:rsidR="00204062">
        <w:rPr>
          <w:rStyle w:val="CommentReference"/>
        </w:rPr>
        <w:commentReference w:id="2"/>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4FDF0B65"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nd update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034A84">
        <w:rPr>
          <w:rFonts w:cstheme="minorHAnsi"/>
          <w:bdr w:val="none" w:sz="0" w:space="0" w:color="auto" w:frame="1"/>
        </w:rPr>
        <w:t>was demonstrated to increase</w:t>
      </w:r>
      <w:r w:rsidR="009B3A3A" w:rsidRPr="008B7C76">
        <w:rPr>
          <w:rFonts w:cstheme="minorHAnsi"/>
          <w:bdr w:val="none" w:sz="0" w:space="0" w:color="auto" w:frame="1"/>
        </w:rPr>
        <w:t xml:space="preserve">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C51CF3">
        <w:rPr>
          <w:rFonts w:cstheme="minorHAnsi"/>
          <w:bdr w:val="none" w:sz="0" w:space="0" w:color="auto" w:frame="1"/>
        </w:rPr>
        <w:t>as</w:t>
      </w:r>
      <w:r w:rsidR="00406A71" w:rsidRPr="008B7C76">
        <w:rPr>
          <w:rFonts w:cstheme="minorHAnsi"/>
          <w:bdr w:val="none" w:sz="0" w:space="0" w:color="auto" w:frame="1"/>
        </w:rPr>
        <w:t xml:space="preserve">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C878F0" w:rsidRPr="008B7C76">
        <w:rPr>
          <w:rFonts w:cstheme="minorHAnsi"/>
          <w:bdr w:val="none" w:sz="0" w:space="0" w:color="auto" w:frame="1"/>
        </w:rPr>
        <w:fldChar w:fldCharType="separate"/>
      </w:r>
      <w:r w:rsidR="005A7202" w:rsidRPr="005A7202">
        <w:rPr>
          <w:rFonts w:cstheme="minorHAnsi"/>
          <w:noProof/>
          <w:bdr w:val="none" w:sz="0" w:space="0" w:color="auto" w:frame="1"/>
        </w:rPr>
        <w:t>[16]</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r labour and birth) care consist of detailed and specified monitoring over a defined period of time.</w:t>
      </w:r>
    </w:p>
    <w:p w14:paraId="1B45F6B6" w14:textId="77777777" w:rsidR="004E7BB3" w:rsidRDefault="004E7BB3" w:rsidP="00AB60D2">
      <w:pPr>
        <w:shd w:val="clear" w:color="auto" w:fill="FFFFFF"/>
        <w:rPr>
          <w:rFonts w:cstheme="minorHAnsi"/>
          <w:bdr w:val="none" w:sz="0" w:space="0" w:color="auto" w:frame="1"/>
        </w:rPr>
      </w:pPr>
    </w:p>
    <w:p w14:paraId="1585B0C0" w14:textId="52ACF52E" w:rsidR="00CF1674" w:rsidRPr="004E7BB3" w:rsidRDefault="00226DA4" w:rsidP="00AB60D2">
      <w:pPr>
        <w:shd w:val="clear" w:color="auto" w:fill="FFFFFF"/>
        <w:rPr>
          <w:rFonts w:cstheme="minorHAnsi"/>
          <w:bdr w:val="none" w:sz="0" w:space="0" w:color="auto" w:frame="1"/>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5A7202">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7]","plainTextFormattedCitation":"[17]","previouslyFormattedCitation":"[17]"},"properties":{"noteIndex":0},"schema":"https://github.com/citation-style-language/schema/raw/master/csl-citation.json"}</w:instrText>
      </w:r>
      <w:r w:rsidR="004E7BB3">
        <w:rPr>
          <w:rFonts w:cstheme="minorHAnsi"/>
        </w:rPr>
        <w:fldChar w:fldCharType="separate"/>
      </w:r>
      <w:r w:rsidR="005A7202" w:rsidRPr="005A7202">
        <w:rPr>
          <w:rFonts w:cstheme="minorHAnsi"/>
          <w:noProof/>
        </w:rPr>
        <w:t>[17]</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5A7202">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8]","plainTextFormattedCitation":"[18]","previouslyFormattedCitation":"[18]"},"properties":{"noteIndex":0},"schema":"https://github.com/citation-style-language/schema/raw/master/csl-citation.json"}</w:instrText>
      </w:r>
      <w:r w:rsidR="001B3FAE" w:rsidRPr="001034D2">
        <w:rPr>
          <w:rFonts w:cstheme="minorHAnsi"/>
        </w:rPr>
        <w:fldChar w:fldCharType="separate"/>
      </w:r>
      <w:r w:rsidR="005A7202" w:rsidRPr="005A7202">
        <w:rPr>
          <w:rFonts w:cstheme="minorHAnsi"/>
          <w:noProof/>
        </w:rPr>
        <w:t>[18]</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9]","plainTextFormattedCitation":"[19]","previouslyFormattedCitation":"[19]"},"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19]</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20]","plainTextFormattedCitation":"[20]","previouslyFormattedCitation":"[20]"},"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20]</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211CEFF0" w14:textId="3245C38D" w:rsidR="00F62AA8" w:rsidRDefault="00F535D5" w:rsidP="00E86919">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21], [22]","plainTextFormattedCitation":"[21], [22]","previouslyFormattedCitation":"[21], [22]"},"properties":{"noteIndex":0},"schema":"https://github.com/citation-style-language/schema/raw/master/csl-citation.json"}</w:instrText>
      </w:r>
      <w:r w:rsidRPr="001034D2">
        <w:rPr>
          <w:rFonts w:cstheme="minorHAnsi"/>
        </w:rPr>
        <w:fldChar w:fldCharType="separate"/>
      </w:r>
      <w:r w:rsidR="005A7202" w:rsidRPr="005A7202">
        <w:rPr>
          <w:rFonts w:cstheme="minorHAnsi"/>
          <w:noProof/>
        </w:rPr>
        <w:t>[21], [22]</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E86919">
      <w:pPr>
        <w:shd w:val="clear" w:color="auto" w:fill="FFFFFF"/>
        <w:rPr>
          <w:rFonts w:cstheme="minorHAnsi"/>
          <w:color w:val="FF0000"/>
        </w:rPr>
      </w:pPr>
    </w:p>
    <w:p w14:paraId="1DD615C5" w14:textId="1CD98EAE"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lastRenderedPageBreak/>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4043281A"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50137B">
        <w:rPr>
          <w:rFonts w:cstheme="minorHAnsi"/>
        </w:rPr>
        <w:t xml:space="preserve"> </w:t>
      </w:r>
      <w:r w:rsidR="0050137B">
        <w:rPr>
          <w:rFonts w:cstheme="minorHAnsi"/>
        </w:rPr>
        <w:fldChar w:fldCharType="begin" w:fldLock="1"/>
      </w:r>
      <w:r w:rsidR="00D07A1B">
        <w:rPr>
          <w:rFonts w:cstheme="minorHAnsi"/>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23]","plainTextFormattedCitation":"[23]","previouslyFormattedCitation":"[23]"},"properties":{"noteIndex":0},"schema":"https://github.com/citation-style-language/schema/raw/master/csl-citation.json"}</w:instrText>
      </w:r>
      <w:r w:rsidR="0050137B">
        <w:rPr>
          <w:rFonts w:cstheme="minorHAnsi"/>
        </w:rPr>
        <w:fldChar w:fldCharType="separate"/>
      </w:r>
      <w:r w:rsidR="0050137B" w:rsidRPr="0050137B">
        <w:rPr>
          <w:rFonts w:cstheme="minorHAnsi"/>
          <w:noProof/>
        </w:rPr>
        <w:t>[23]</w:t>
      </w:r>
      <w:r w:rsidR="0050137B">
        <w:rPr>
          <w:rFonts w:cstheme="minorHAnsi"/>
        </w:rPr>
        <w:fldChar w:fldCharType="end"/>
      </w:r>
      <w:r w:rsidR="00C71F7F" w:rsidRPr="009F61F5">
        <w:rPr>
          <w:rFonts w:cstheme="minorHAnsi"/>
        </w:rPr>
        <w:t>.</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3199CF1D"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3"/>
      <w:commentRangeStart w:id="4"/>
      <w:r w:rsidRPr="00C81F80">
        <w:rPr>
          <w:rFonts w:cstheme="minorHAnsi"/>
        </w:rPr>
        <w:t>7</w:t>
      </w:r>
      <w:commentRangeEnd w:id="3"/>
      <w:r w:rsidRPr="00C81F80">
        <w:rPr>
          <w:rStyle w:val="CommentReference"/>
        </w:rPr>
        <w:commentReference w:id="3"/>
      </w:r>
      <w:commentRangeEnd w:id="4"/>
      <w:r w:rsidR="00376588" w:rsidRPr="00C81F80">
        <w:rPr>
          <w:rStyle w:val="CommentReference"/>
        </w:rPr>
        <w:commentReference w:id="4"/>
      </w:r>
      <w:r w:rsidRPr="00C81F80">
        <w:rPr>
          <w:rFonts w:cstheme="minorHAnsi"/>
        </w:rPr>
        <w:t xml:space="preserve">) </w:t>
      </w:r>
      <w:r w:rsidRPr="00C81F80">
        <w:rPr>
          <w:rFonts w:cstheme="minorHAnsi"/>
        </w:rPr>
        <w:fldChar w:fldCharType="begin" w:fldLock="1"/>
      </w:r>
      <w:r w:rsidR="00D07A1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4]","plainTextFormattedCitation":"[24]","previouslyFormattedCitation":"[24]"},"properties":{"noteIndex":0},"schema":"https://github.com/citation-style-language/schema/raw/master/csl-citation.json"}</w:instrText>
      </w:r>
      <w:r w:rsidRPr="00C81F80">
        <w:rPr>
          <w:rFonts w:cstheme="minorHAnsi"/>
        </w:rPr>
        <w:fldChar w:fldCharType="separate"/>
      </w:r>
      <w:r w:rsidR="0050137B" w:rsidRPr="0050137B">
        <w:rPr>
          <w:rFonts w:cstheme="minorHAnsi"/>
          <w:noProof/>
        </w:rPr>
        <w:t>[24]</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5"/>
      <w:commentRangeStart w:id="6"/>
      <w:r w:rsidRPr="00C81F80">
        <w:rPr>
          <w:rFonts w:cstheme="minorHAnsi"/>
        </w:rPr>
        <w:t>1965</w:t>
      </w:r>
      <w:commentRangeEnd w:id="5"/>
      <w:r w:rsidRPr="00C81F80">
        <w:rPr>
          <w:rStyle w:val="CommentReference"/>
        </w:rPr>
        <w:commentReference w:id="5"/>
      </w:r>
      <w:commentRangeEnd w:id="6"/>
      <w:r w:rsidR="003D34C4">
        <w:rPr>
          <w:rStyle w:val="CommentReference"/>
        </w:rPr>
        <w:commentReference w:id="6"/>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24318943"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21]","plainTextFormattedCitation":"[21]","previouslyFormattedCitation":"[21]"},"properties":{"noteIndex":0},"schema":"https://github.com/citation-style-language/schema/raw/master/csl-citation.json"}</w:instrText>
      </w:r>
      <w:r w:rsidR="00E049B9" w:rsidRPr="00C81F80">
        <w:rPr>
          <w:rFonts w:cstheme="minorHAnsi"/>
        </w:rPr>
        <w:fldChar w:fldCharType="separate"/>
      </w:r>
      <w:r w:rsidR="005A7202" w:rsidRPr="005A7202">
        <w:rPr>
          <w:rFonts w:cstheme="minorHAnsi"/>
          <w:noProof/>
        </w:rPr>
        <w:t>[21]</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7D0654D0"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D07A1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5]","plainTextFormattedCitation":"[25]","previouslyFormattedCitation":"[25]"},"properties":{"noteIndex":0},"schema":"https://github.com/citation-style-language/schema/raw/master/csl-citation.json"}</w:instrText>
      </w:r>
      <w:r w:rsidRPr="00C81F80">
        <w:rPr>
          <w:rFonts w:cstheme="minorHAnsi"/>
        </w:rPr>
        <w:fldChar w:fldCharType="separate"/>
      </w:r>
      <w:r w:rsidR="0050137B" w:rsidRPr="0050137B">
        <w:rPr>
          <w:rFonts w:cstheme="minorHAnsi"/>
          <w:noProof/>
        </w:rPr>
        <w:t>[25]</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0F2381C6" w:rsidR="005C7DF0" w:rsidRPr="00C81F80" w:rsidRDefault="005C7DF0" w:rsidP="0068063F">
      <w:pPr>
        <w:rPr>
          <w:i/>
          <w:iCs/>
        </w:rPr>
      </w:pPr>
      <w:r w:rsidRPr="00C81F80">
        <w:rPr>
          <w:i/>
          <w:iCs/>
        </w:rPr>
        <w:lastRenderedPageBreak/>
        <w:t>Reverse feature elimination</w:t>
      </w:r>
      <w:r w:rsidR="00075867">
        <w:rPr>
          <w:i/>
          <w:iCs/>
        </w:rPr>
        <w:t xml:space="preserve"> </w:t>
      </w:r>
      <w:r w:rsidR="005A0F7B">
        <w:rPr>
          <w:i/>
          <w:iCs/>
        </w:rPr>
        <w:fldChar w:fldCharType="begin" w:fldLock="1"/>
      </w:r>
      <w:r w:rsidR="005A7202">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5A0F7B">
        <w:rPr>
          <w:i/>
          <w:iCs/>
        </w:rPr>
        <w:fldChar w:fldCharType="separate"/>
      </w:r>
      <w:r w:rsidR="005A7202" w:rsidRPr="005A7202">
        <w:rPr>
          <w:iCs/>
          <w:noProof/>
        </w:rPr>
        <w:t>[13]</w:t>
      </w:r>
      <w:r w:rsidR="005A0F7B">
        <w:rPr>
          <w:i/>
          <w:iCs/>
        </w:rPr>
        <w:fldChar w:fldCharType="end"/>
      </w:r>
      <w:r w:rsidRPr="00C81F80">
        <w:rPr>
          <w:i/>
          <w:iCs/>
        </w:rPr>
        <w:t xml:space="preserv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3AD47394" w:rsidR="005C7DF0" w:rsidRPr="00C81F80" w:rsidRDefault="00FE15FC" w:rsidP="0068063F">
      <w:pPr>
        <w:rPr>
          <w:i/>
          <w:iCs/>
        </w:rPr>
      </w:pPr>
      <w:r w:rsidRPr="00C81F80">
        <w:rPr>
          <w:i/>
          <w:iCs/>
        </w:rPr>
        <w:t>LASSO</w:t>
      </w:r>
      <w:r>
        <w:rPr>
          <w:i/>
          <w:iCs/>
        </w:rPr>
        <w:t xml:space="preserve"> </w:t>
      </w:r>
      <w:r w:rsidR="00F34CFA">
        <w:rPr>
          <w:i/>
          <w:iCs/>
        </w:rPr>
        <w:fldChar w:fldCharType="begin" w:fldLock="1"/>
      </w:r>
      <w:r w:rsidR="0078175B">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34CFA">
        <w:rPr>
          <w:i/>
          <w:iCs/>
        </w:rPr>
        <w:fldChar w:fldCharType="separate"/>
      </w:r>
      <w:r w:rsidR="00FB3E8A" w:rsidRPr="00FB3E8A">
        <w:rPr>
          <w:iCs/>
          <w:noProof/>
        </w:rPr>
        <w:t>[8]</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7202">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i/>
          <w:iCs/>
        </w:rPr>
        <w:instrText>≫</w:instrText>
      </w:r>
      <w:r w:rsidR="005A7202">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34CFA">
        <w:rPr>
          <w:i/>
          <w:iCs/>
        </w:rPr>
        <w:fldChar w:fldCharType="separate"/>
      </w:r>
      <w:r w:rsidR="005A7202" w:rsidRPr="005A7202">
        <w:rPr>
          <w:iCs/>
          <w:noProof/>
        </w:rPr>
        <w:t>[9]</w:t>
      </w:r>
      <w:r w:rsidR="00F34CFA">
        <w:rPr>
          <w:i/>
          <w:iCs/>
        </w:rPr>
        <w:fldChar w:fldCharType="end"/>
      </w:r>
      <w:r w:rsidR="005C7DF0" w:rsidRPr="00C81F80">
        <w:rPr>
          <w:i/>
          <w:iCs/>
        </w:rPr>
        <w:t xml:space="preserve">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4CB6027F" w:rsidR="005C7DF0" w:rsidRPr="00C81F80" w:rsidRDefault="005C7DF0" w:rsidP="0068063F">
      <w:pPr>
        <w:rPr>
          <w:i/>
          <w:iCs/>
        </w:rPr>
      </w:pPr>
      <w:r w:rsidRPr="00C81F80">
        <w:rPr>
          <w:i/>
          <w:iCs/>
        </w:rPr>
        <w:t>Extra-trees classifier</w:t>
      </w:r>
      <w:r w:rsidR="00FE15FC">
        <w:rPr>
          <w:i/>
          <w:iCs/>
        </w:rPr>
        <w:t xml:space="preserve"> </w:t>
      </w:r>
      <w:r w:rsidR="00FE15FC">
        <w:rPr>
          <w:i/>
          <w:iCs/>
        </w:rPr>
        <w:fldChar w:fldCharType="begin" w:fldLock="1"/>
      </w:r>
      <w:r w:rsidR="005A7202">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FE15FC">
        <w:rPr>
          <w:i/>
          <w:iCs/>
        </w:rPr>
        <w:fldChar w:fldCharType="separate"/>
      </w:r>
      <w:r w:rsidR="005A7202" w:rsidRPr="005A7202">
        <w:rPr>
          <w:iCs/>
          <w:noProof/>
        </w:rPr>
        <w:t>[11]</w:t>
      </w:r>
      <w:r w:rsidR="00FE15FC">
        <w:rPr>
          <w:i/>
          <w:iCs/>
        </w:rPr>
        <w:fldChar w:fldCharType="end"/>
      </w:r>
    </w:p>
    <w:p w14:paraId="1B290B4E" w14:textId="77777777" w:rsidR="005C7DF0" w:rsidRPr="00C81F80" w:rsidRDefault="005C7DF0" w:rsidP="005C7DF0">
      <w:pPr>
        <w:rPr>
          <w:rFonts w:cstheme="minorHAnsi"/>
        </w:rPr>
      </w:pPr>
      <w:r w:rsidRPr="00C81F80">
        <w:rPr>
          <w:rFonts w:cstheme="minorHAnsi"/>
        </w:rPr>
        <w:t>The feature importance metric obtained from an e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063AED0F" w:rsidR="005C7DF0" w:rsidRPr="00FE15FC" w:rsidRDefault="005C7DF0" w:rsidP="0068063F">
      <w:r w:rsidRPr="00C81F80">
        <w:rPr>
          <w:i/>
          <w:iCs/>
        </w:rPr>
        <w:t>Linear support vector classifier</w:t>
      </w:r>
      <w:r w:rsidR="00FE15FC">
        <w:t xml:space="preserve"> </w:t>
      </w:r>
      <w:r w:rsidR="00FE15FC">
        <w:fldChar w:fldCharType="begin" w:fldLock="1"/>
      </w:r>
      <w:r w:rsidR="005A7202">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FE15FC">
        <w:fldChar w:fldCharType="separate"/>
      </w:r>
      <w:r w:rsidR="005A7202" w:rsidRPr="005A7202">
        <w:rPr>
          <w:noProof/>
        </w:rPr>
        <w:t>[10]</w:t>
      </w:r>
      <w:r w:rsidR="00FE15FC">
        <w:fldChar w:fldCharType="end"/>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23E09651" w14:textId="40E481E2" w:rsidR="00465DEF" w:rsidRPr="00C81F80" w:rsidRDefault="0058195F" w:rsidP="00465DEF">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FB2ECD">
        <w:t xml:space="preserve"> </w:t>
      </w:r>
      <w:r w:rsidR="00F55FBA">
        <w:t>with scikit-learn</w:t>
      </w:r>
      <w:r w:rsidR="00A92ADA">
        <w:t xml:space="preserve"> </w:t>
      </w:r>
      <w:r w:rsidR="00A92ADA">
        <w:fldChar w:fldCharType="begin" w:fldLock="1"/>
      </w:r>
      <w:r w:rsidR="00D07A1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6]","plainTextFormattedCitation":"[26]","previouslyFormattedCitation":"[26]"},"properties":{"noteIndex":0},"schema":"https://github.com/citation-style-language/schema/raw/master/csl-citation.json"}</w:instrText>
      </w:r>
      <w:r w:rsidR="00A92ADA">
        <w:fldChar w:fldCharType="separate"/>
      </w:r>
      <w:r w:rsidR="0050137B" w:rsidRPr="0050137B">
        <w:rPr>
          <w:noProof/>
        </w:rPr>
        <w:t>[26]</w:t>
      </w:r>
      <w:r w:rsidR="00A92ADA">
        <w:fldChar w:fldCharType="end"/>
      </w:r>
      <w:r w:rsidR="00F55FBA">
        <w:t xml:space="preserve"> </w:t>
      </w:r>
      <w:r w:rsidR="00FB2ECD">
        <w:t>(v0.23.2)</w:t>
      </w:r>
      <w:r w:rsidR="00DB51CB" w:rsidRPr="00C81F80">
        <w:t>.</w:t>
      </w:r>
      <w:r w:rsidR="00465DEF">
        <w:t xml:space="preserve"> </w:t>
      </w:r>
      <w:r w:rsidR="00465DEF" w:rsidRPr="00C81F80">
        <w:t xml:space="preserve">Model discrimination was compared with under the </w:t>
      </w:r>
      <w:r w:rsidR="00465DEF" w:rsidRPr="00C81F80">
        <w:rPr>
          <w:rFonts w:cstheme="minorHAnsi"/>
        </w:rPr>
        <w:t xml:space="preserve">receiver-operator curves (ROC) estimated with 95% confidence interval using the </w:t>
      </w:r>
      <w:proofErr w:type="spellStart"/>
      <w:r w:rsidR="00465DEF" w:rsidRPr="00C81F80">
        <w:rPr>
          <w:rFonts w:cstheme="minorHAnsi"/>
        </w:rPr>
        <w:t>pROC</w:t>
      </w:r>
      <w:proofErr w:type="spellEnd"/>
      <w:r w:rsidR="00465DEF" w:rsidRPr="00C81F80">
        <w:rPr>
          <w:rFonts w:cstheme="minorHAnsi"/>
        </w:rPr>
        <w:t xml:space="preserve"> R-package </w:t>
      </w:r>
      <w:r w:rsidR="00A92ADA">
        <w:rPr>
          <w:rFonts w:cstheme="minorHAnsi"/>
        </w:rPr>
        <w:fldChar w:fldCharType="begin" w:fldLock="1"/>
      </w:r>
      <w:r w:rsidR="00D07A1B">
        <w:rPr>
          <w:rFonts w:cstheme="minorHAnsi"/>
        </w:rPr>
        <w:instrText>ADDIN CSL_CITATION {"citationItems":[{"id":"ITEM-1","itemData":{"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Charles","non-dropping-particle":"","parse-names":false,"suffix":""},{"dropping-particle":"","family":"Müller","given":"Markus","non-dropping-particle":"","parse-names":false,"suffix":""}],"container-title":"BMC Bioinformatics","id":"ITEM-1","issued":{"date-parts":[["2011"]]},"page":"77","title":"pROC: an open-source package for R and S+ to analyze and compare ROC curves","type":"article-journal","volume":"12"},"uris":["http://www.mendeley.com/documents/?uuid=1585f14f-f43e-44b0-ad33-c21780f315d8"]}],"mendeley":{"formattedCitation":"[27]","plainTextFormattedCitation":"[27]","previouslyFormattedCitation":"[27]"},"properties":{"noteIndex":0},"schema":"https://github.com/citation-style-language/schema/raw/master/csl-citation.json"}</w:instrText>
      </w:r>
      <w:r w:rsidR="00A92ADA">
        <w:rPr>
          <w:rFonts w:cstheme="minorHAnsi"/>
        </w:rPr>
        <w:fldChar w:fldCharType="separate"/>
      </w:r>
      <w:r w:rsidR="0050137B" w:rsidRPr="0050137B">
        <w:rPr>
          <w:rFonts w:cstheme="minorHAnsi"/>
          <w:noProof/>
        </w:rPr>
        <w:t>[27]</w:t>
      </w:r>
      <w:r w:rsidR="00A92ADA">
        <w:rPr>
          <w:rFonts w:cstheme="minorHAnsi"/>
        </w:rPr>
        <w:fldChar w:fldCharType="end"/>
      </w:r>
      <w:r w:rsidR="00A92ADA">
        <w:rPr>
          <w:rFonts w:cstheme="minorHAnsi"/>
        </w:rPr>
        <w:t xml:space="preserve"> </w:t>
      </w:r>
      <w:r w:rsidR="00465DEF" w:rsidRPr="00C81F80">
        <w:rPr>
          <w:rFonts w:cstheme="minorHAnsi"/>
        </w:rPr>
        <w:t>(v1.16.2).</w:t>
      </w:r>
    </w:p>
    <w:p w14:paraId="4D42D41C" w14:textId="77777777" w:rsidR="00465DEF" w:rsidRDefault="00465DEF" w:rsidP="00172234"/>
    <w:p w14:paraId="48A1C4A2" w14:textId="560B7EE5" w:rsidR="001D3065" w:rsidRDefault="00347D3F" w:rsidP="00172234">
      <w:pPr>
        <w:rPr>
          <w:rFonts w:cstheme="minorHAnsi"/>
        </w:rPr>
      </w:pPr>
      <w:r w:rsidRPr="00C81F80">
        <w:t>Foll</w:t>
      </w:r>
      <w:r w:rsidR="004B06DC">
        <w:t>ow</w:t>
      </w:r>
      <w:r w:rsidRPr="00C81F80">
        <w:t xml:space="preserve"> on analyses were performed with default hyperparameters using </w:t>
      </w:r>
      <w:r w:rsidRPr="00C81F80">
        <w:rPr>
          <w:rFonts w:cstheme="minorHAnsi"/>
        </w:rPr>
        <w:t>random forest</w:t>
      </w:r>
      <w:r w:rsidR="00F7794C">
        <w:rPr>
          <w:rFonts w:cstheme="minorHAnsi"/>
        </w:rPr>
        <w:t xml:space="preserve"> and</w:t>
      </w:r>
      <w:r w:rsidRPr="00C81F80">
        <w:rPr>
          <w:rFonts w:cstheme="minorHAnsi"/>
        </w:rPr>
        <w:t xml:space="preserve"> naïve </w:t>
      </w:r>
      <w:r w:rsidR="00466004" w:rsidRPr="00C81F80">
        <w:rPr>
          <w:rFonts w:cstheme="minorHAnsi"/>
        </w:rPr>
        <w:t>Bayes</w:t>
      </w:r>
      <w:r w:rsidR="00F7794C">
        <w:rPr>
          <w:rFonts w:cstheme="minorHAnsi"/>
        </w:rPr>
        <w:t xml:space="preserve"> </w:t>
      </w:r>
      <w:r w:rsidR="00F7794C">
        <w:t>with scikit-learn</w:t>
      </w:r>
      <w:r w:rsidR="00B757A6">
        <w:t xml:space="preserve"> </w:t>
      </w:r>
      <w:r w:rsidR="00B757A6">
        <w:fldChar w:fldCharType="begin" w:fldLock="1"/>
      </w:r>
      <w:r w:rsidR="00D07A1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6]","plainTextFormattedCitation":"[26]","previouslyFormattedCitation":"[26]"},"properties":{"noteIndex":0},"schema":"https://github.com/citation-style-language/schema/raw/master/csl-citation.json"}</w:instrText>
      </w:r>
      <w:r w:rsidR="00B757A6">
        <w:fldChar w:fldCharType="separate"/>
      </w:r>
      <w:r w:rsidR="0050137B" w:rsidRPr="0050137B">
        <w:rPr>
          <w:noProof/>
        </w:rPr>
        <w:t>[26]</w:t>
      </w:r>
      <w:r w:rsidR="00B757A6">
        <w:fldChar w:fldCharType="end"/>
      </w:r>
      <w:r w:rsidR="00F7794C">
        <w:t xml:space="preserve"> (v0.23.2)</w:t>
      </w:r>
      <w:r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Pr="00C81F80">
        <w:rPr>
          <w:rFonts w:cstheme="minorHAnsi"/>
        </w:rPr>
        <w:t>Tensorflow</w:t>
      </w:r>
      <w:proofErr w:type="spellEnd"/>
      <w:r w:rsidR="00B757A6">
        <w:rPr>
          <w:rFonts w:cstheme="minorHAnsi"/>
        </w:rPr>
        <w:t xml:space="preserve"> </w:t>
      </w:r>
      <w:r w:rsidR="00B757A6">
        <w:rPr>
          <w:rFonts w:cstheme="minorHAnsi"/>
        </w:rPr>
        <w:fldChar w:fldCharType="begin" w:fldLock="1"/>
      </w:r>
      <w:r w:rsidR="00D07A1B">
        <w:rPr>
          <w:rFonts w:cstheme="minorHAnsi"/>
        </w:rPr>
        <w:instrText>ADDIN CSL_CITATION {"citationItems":[{"id":"ITEM-1","itemData":{"DOI":"10.5281/ZENODO.5898685","author":[{"dropping-particle":"","family":"Developers","given":"TensorFlow","non-dropping-particle":"","parse-names":false,"suffix":""}],"id":"ITEM-1","issued":{"date-parts":[["2022","1","24"]]},"title":"TensorFlow","type":"article-journal"},"uris":["http://www.mendeley.com/documents/?uuid=5678f01e-3496-3aed-8f6f-01ad9800e973"]}],"mendeley":{"formattedCitation":"[28]","plainTextFormattedCitation":"[28]","previouslyFormattedCitation":"[28]"},"properties":{"noteIndex":0},"schema":"https://github.com/citation-style-language/schema/raw/master/csl-citation.json"}</w:instrText>
      </w:r>
      <w:r w:rsidR="00B757A6">
        <w:rPr>
          <w:rFonts w:cstheme="minorHAnsi"/>
        </w:rPr>
        <w:fldChar w:fldCharType="separate"/>
      </w:r>
      <w:r w:rsidR="0050137B" w:rsidRPr="0050137B">
        <w:rPr>
          <w:rFonts w:cstheme="minorHAnsi"/>
          <w:noProof/>
        </w:rPr>
        <w:t>[28]</w:t>
      </w:r>
      <w:r w:rsidR="00B757A6">
        <w:rPr>
          <w:rFonts w:cstheme="minorHAnsi"/>
        </w:rPr>
        <w:fldChar w:fldCharType="end"/>
      </w:r>
      <w:r w:rsidRPr="00C81F80">
        <w:rPr>
          <w:rFonts w:cstheme="minorHAnsi"/>
        </w:rPr>
        <w:t xml:space="preserve"> v1.15).</w:t>
      </w:r>
    </w:p>
    <w:p w14:paraId="1597936A" w14:textId="77777777" w:rsidR="00A14249" w:rsidRPr="00C81F80" w:rsidRDefault="00A14249"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xml:space="preserve">. A total of 12,005 infants were born preterm (&lt;37 weeks of completed gestation), 5476 were born after 42 weeks, and 964 were born to a mother of less than 16 years age; leaving a total of 40,315 for the analyses. 19,487 infants were born between 1959 </w:t>
      </w:r>
      <w:r w:rsidRPr="00C81F80">
        <w:rPr>
          <w:rFonts w:cstheme="minorHAnsi"/>
        </w:rPr>
        <w:lastRenderedPageBreak/>
        <w:t>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178858A" w:rsidR="00B559B4" w:rsidRDefault="00CD2F8D" w:rsidP="000D4320">
      <w:pPr>
        <w:pStyle w:val="Heading3"/>
      </w:pPr>
      <w:r w:rsidRPr="00C81F80">
        <w:t>Model performance</w:t>
      </w:r>
    </w:p>
    <w:p w14:paraId="37A7F3DF" w14:textId="41438BDA" w:rsidR="00E36243" w:rsidRDefault="00E36243" w:rsidP="00E36243"/>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7"/>
      <w:commentRangeStart w:id="8"/>
      <w:r w:rsidRPr="00C81F80">
        <w:rPr>
          <w:rFonts w:cstheme="minorHAnsi"/>
        </w:rPr>
        <w:t>pregnancies</w:t>
      </w:r>
      <w:commentRangeEnd w:id="7"/>
      <w:r w:rsidR="00CA5FC7" w:rsidRPr="00C81F80">
        <w:rPr>
          <w:rStyle w:val="CommentReference"/>
        </w:rPr>
        <w:commentReference w:id="7"/>
      </w:r>
      <w:commentRangeEnd w:id="8"/>
      <w:r w:rsidR="003D34C4">
        <w:rPr>
          <w:rStyle w:val="CommentReference"/>
        </w:rPr>
        <w:commentReference w:id="8"/>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7A775AD"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w:t>
      </w:r>
      <w:r w:rsidR="00462E75" w:rsidRPr="00C81F80">
        <w:rPr>
          <w:rFonts w:cstheme="minorHAnsi"/>
        </w:rPr>
        <w:lastRenderedPageBreak/>
        <w:t>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5491CBDE" w:rsidR="00706BAB" w:rsidRDefault="00706BAB" w:rsidP="000D4320">
      <w:pPr>
        <w:pStyle w:val="Heading2"/>
      </w:pPr>
      <w:commentRangeStart w:id="9"/>
      <w:commentRangeStart w:id="10"/>
      <w:r w:rsidRPr="00C81F80">
        <w:t>Discussion</w:t>
      </w:r>
      <w:commentRangeEnd w:id="9"/>
      <w:r w:rsidR="00CD26DB" w:rsidRPr="00C81F80">
        <w:rPr>
          <w:rStyle w:val="CommentReference"/>
        </w:rPr>
        <w:commentReference w:id="9"/>
      </w:r>
      <w:commentRangeEnd w:id="10"/>
      <w:r w:rsidR="001567BD">
        <w:rPr>
          <w:rStyle w:val="CommentReference"/>
          <w:rFonts w:asciiTheme="minorHAnsi" w:eastAsiaTheme="minorHAnsi" w:hAnsiTheme="minorHAnsi" w:cstheme="minorBidi"/>
          <w:color w:val="auto"/>
        </w:rPr>
        <w:commentReference w:id="10"/>
      </w:r>
    </w:p>
    <w:p w14:paraId="7846DC49" w14:textId="517DD827" w:rsidR="007860C5" w:rsidRDefault="007860C5" w:rsidP="007860C5"/>
    <w:p w14:paraId="3FD09D63" w14:textId="19851753" w:rsidR="00A34D5D" w:rsidRDefault="00223656" w:rsidP="00A34D5D">
      <w:r>
        <w:t xml:space="preserve">Here we </w:t>
      </w:r>
      <w:r w:rsidR="007721B4">
        <w:t>demonstrate the feasi</w:t>
      </w:r>
      <w:r w:rsidR="00BF0903">
        <w:t>bility</w:t>
      </w:r>
      <w:r w:rsidR="007721B4">
        <w:t xml:space="preserve"> of </w:t>
      </w:r>
      <w:r w:rsidR="0006479A">
        <w:t xml:space="preserve">developing </w:t>
      </w:r>
      <w:r w:rsidR="007721B4">
        <w:t>automated</w:t>
      </w:r>
      <w:r w:rsidR="00B61F2B">
        <w:t xml:space="preserve"> and</w:t>
      </w:r>
      <w:r w:rsidR="00A71F1A">
        <w:t xml:space="preserve"> low-cost </w:t>
      </w:r>
      <w:r w:rsidR="007721B4">
        <w:t xml:space="preserve">prediction models </w:t>
      </w:r>
      <w:r w:rsidR="00A71F1A">
        <w:t>with minimal human input</w:t>
      </w:r>
      <w:r w:rsidR="00113E87">
        <w:t xml:space="preserve"> as a proof of concept </w:t>
      </w:r>
      <w:r w:rsidR="00D01C14">
        <w:t xml:space="preserve">for providing </w:t>
      </w:r>
      <w:r w:rsidR="00113E87">
        <w:t xml:space="preserve">real-time updated </w:t>
      </w:r>
      <w:r w:rsidR="00E8394F">
        <w:t xml:space="preserve">patient </w:t>
      </w:r>
      <w:r w:rsidR="00113E87">
        <w:t xml:space="preserve">risk stratification </w:t>
      </w:r>
      <w:r w:rsidR="00455AE7">
        <w:t>which could be</w:t>
      </w:r>
      <w:r w:rsidR="00113E87">
        <w:t xml:space="preserve"> </w:t>
      </w:r>
      <w:r w:rsidR="00271C22">
        <w:t>appli</w:t>
      </w:r>
      <w:r w:rsidR="00455AE7">
        <w:t>ed</w:t>
      </w:r>
      <w:r w:rsidR="00271C22">
        <w:t xml:space="preserve"> to any </w:t>
      </w:r>
      <w:r w:rsidR="00113E87">
        <w:t>disease outcome.</w:t>
      </w:r>
      <w:r w:rsidR="000B3282">
        <w:t xml:space="preserve"> </w:t>
      </w:r>
      <w:r w:rsidR="00CD4B6A">
        <w:t xml:space="preserve">As an exemplar </w:t>
      </w:r>
      <w:r w:rsidR="00113E87">
        <w:t xml:space="preserve">this approach </w:t>
      </w:r>
      <w:r w:rsidR="00A71F1A">
        <w:t xml:space="preserve">was </w:t>
      </w:r>
      <w:r w:rsidR="00B61F2B">
        <w:t>applied</w:t>
      </w:r>
      <w:r w:rsidR="00DA50A8">
        <w:t xml:space="preserve"> </w:t>
      </w:r>
      <w:r w:rsidR="00DD3255">
        <w:t xml:space="preserve">to </w:t>
      </w:r>
      <w:r w:rsidR="00DA50A8">
        <w:t>estimate HIE risk using</w:t>
      </w:r>
      <w:r w:rsidR="00B61F2B">
        <w:t xml:space="preserve"> </w:t>
      </w:r>
      <w:r w:rsidR="007721B4">
        <w:t xml:space="preserve">variables collected </w:t>
      </w:r>
      <w:r w:rsidR="004F4954">
        <w:t>at different timepoints</w:t>
      </w:r>
      <w:r w:rsidR="00FC7C24">
        <w:t xml:space="preserve"> </w:t>
      </w:r>
      <w:r w:rsidR="004F4954">
        <w:t xml:space="preserve">throughout </w:t>
      </w:r>
      <w:r w:rsidR="007721B4">
        <w:t>pregnancy</w:t>
      </w:r>
      <w:r w:rsidR="000B3282">
        <w:t xml:space="preserve"> and benchmarked </w:t>
      </w:r>
      <w:r w:rsidR="00511387">
        <w:t>with</w:t>
      </w:r>
      <w:r w:rsidR="007559C3">
        <w:t xml:space="preserve"> </w:t>
      </w:r>
      <w:r w:rsidR="000B3282">
        <w:t xml:space="preserve">manually </w:t>
      </w:r>
      <w:r w:rsidR="00BB5A58">
        <w:t>prepared models</w:t>
      </w:r>
      <w:r w:rsidR="000B3282">
        <w:t>.</w:t>
      </w:r>
    </w:p>
    <w:p w14:paraId="3771C8C5" w14:textId="2330102D" w:rsidR="00034012" w:rsidRDefault="00034012" w:rsidP="00A34D5D"/>
    <w:p w14:paraId="26588CB6" w14:textId="435669FD" w:rsidR="00AE69BF" w:rsidRPr="00AE69BF" w:rsidRDefault="001567FD" w:rsidP="00A34D5D">
      <w:pPr>
        <w:rPr>
          <w:color w:val="FF0000"/>
        </w:rPr>
      </w:pPr>
      <w:r>
        <w:t>Automated development of l</w:t>
      </w:r>
      <w:r w:rsidR="008803FA">
        <w:t>ogistic regression models using features</w:t>
      </w:r>
      <w:r w:rsidR="00A32EEC">
        <w:t xml:space="preserve"> </w:t>
      </w:r>
      <w:r w:rsidR="009F42B4">
        <w:t>ranked</w:t>
      </w:r>
      <w:r w:rsidR="00A32EEC">
        <w:t xml:space="preserve"> </w:t>
      </w:r>
      <w:r w:rsidR="008803FA">
        <w:t xml:space="preserve">by </w:t>
      </w:r>
      <w:r w:rsidR="00034012">
        <w:t xml:space="preserve">LASSO and elastic net </w:t>
      </w:r>
      <w:r w:rsidR="00711256">
        <w:t xml:space="preserve">had equivalent </w:t>
      </w:r>
      <w:r w:rsidR="00AB4A9E">
        <w:t xml:space="preserve">HIE </w:t>
      </w:r>
      <w:r w:rsidR="00B53429">
        <w:t xml:space="preserve">discrimination </w:t>
      </w:r>
      <w:r w:rsidR="00F764BF">
        <w:t xml:space="preserve">and gave </w:t>
      </w:r>
      <w:r w:rsidR="00F02851">
        <w:t xml:space="preserve">joint </w:t>
      </w:r>
      <w:r>
        <w:t xml:space="preserve">best </w:t>
      </w:r>
      <w:r w:rsidR="00F764BF">
        <w:t xml:space="preserve">performance of all </w:t>
      </w:r>
      <w:r w:rsidR="006C555B">
        <w:t xml:space="preserve">automated </w:t>
      </w:r>
      <w:r w:rsidR="00F764BF">
        <w:t>feature selection</w:t>
      </w:r>
      <w:r w:rsidR="005762D6">
        <w:t xml:space="preserve"> methods</w:t>
      </w:r>
      <w:r w:rsidR="000340FB">
        <w:t>. These were</w:t>
      </w:r>
      <w:r w:rsidR="00F764BF">
        <w:t xml:space="preserve"> 0.74 AUC (95% CI 0.68, 0.80) using antenatal only, 0.72 AUC (95% CI 0.65, 0.78) for antenatal and intrapartum and 0.74 AUC (95% CI </w:t>
      </w:r>
      <w:r w:rsidR="00BA068A">
        <w:t>0.68, 0.81</w:t>
      </w:r>
      <w:r w:rsidR="00F764BF">
        <w:t>) for antenatal and growth</w:t>
      </w:r>
      <w:r w:rsidR="004E3117">
        <w:t xml:space="preserve"> </w:t>
      </w:r>
      <w:r w:rsidR="009F77AA">
        <w:t xml:space="preserve">which were not strongly </w:t>
      </w:r>
      <w:r w:rsidR="00B765E4">
        <w:t xml:space="preserve">different from </w:t>
      </w:r>
      <w:r w:rsidR="003D6B22">
        <w:t xml:space="preserve">logistic regression models </w:t>
      </w:r>
      <w:r w:rsidR="00EF5784">
        <w:t>developed</w:t>
      </w:r>
      <w:r w:rsidR="00B765E4">
        <w:t xml:space="preserve"> using features</w:t>
      </w:r>
      <w:r w:rsidR="000340FB">
        <w:t xml:space="preserve"> selected </w:t>
      </w:r>
      <w:r w:rsidR="00880FC7">
        <w:t xml:space="preserve">manually </w:t>
      </w:r>
      <w:r w:rsidR="000340FB">
        <w:t>by</w:t>
      </w:r>
      <w:r w:rsidR="00B765E4">
        <w:t xml:space="preserve"> Badawi </w:t>
      </w:r>
      <w:r w:rsidR="00B765E4" w:rsidRPr="00B765E4">
        <w:rPr>
          <w:i/>
          <w:iCs/>
        </w:rPr>
        <w:t>et al</w:t>
      </w:r>
      <w:r w:rsidR="00B765E4">
        <w:t>.</w:t>
      </w:r>
      <w:r w:rsidR="00760C88">
        <w:t xml:space="preserve"> Meanwhile,</w:t>
      </w:r>
      <w:r w:rsidR="00CF280F">
        <w:t xml:space="preserve"> </w:t>
      </w:r>
      <w:r w:rsidR="003D6B22">
        <w:t>feature rank</w:t>
      </w:r>
      <w:r w:rsidR="009B41E0">
        <w:t>ing</w:t>
      </w:r>
      <w:r w:rsidR="005C353C">
        <w:t xml:space="preserve"> </w:t>
      </w:r>
      <w:r w:rsidR="003D6B22">
        <w:t xml:space="preserve">with </w:t>
      </w:r>
      <w:r w:rsidR="000615BE">
        <w:t>RFE</w:t>
      </w:r>
      <w:r w:rsidR="00EC2C2A">
        <w:t xml:space="preserve"> and penalised linear SVC </w:t>
      </w:r>
      <w:r w:rsidR="00A133E8">
        <w:t xml:space="preserve">produced models with </w:t>
      </w:r>
      <w:r w:rsidR="000248DC">
        <w:t xml:space="preserve">lower </w:t>
      </w:r>
      <w:r w:rsidR="007D6573">
        <w:t>discriminat</w:t>
      </w:r>
      <w:r w:rsidR="000233B4">
        <w:t>ive</w:t>
      </w:r>
      <w:r w:rsidR="007D6573">
        <w:t xml:space="preserve"> </w:t>
      </w:r>
      <w:r w:rsidR="00E237F5">
        <w:t>capacity</w:t>
      </w:r>
      <w:r w:rsidR="008F514B">
        <w:t xml:space="preserve"> and may not be suitable for </w:t>
      </w:r>
      <w:r w:rsidR="00BF36AE">
        <w:t xml:space="preserve">providing </w:t>
      </w:r>
      <w:r w:rsidR="00DA21B2">
        <w:t xml:space="preserve">real-time updated </w:t>
      </w:r>
      <w:r w:rsidR="00BF36AE">
        <w:t>risk estimation</w:t>
      </w:r>
      <w:r w:rsidR="005F3A43">
        <w:t>.</w:t>
      </w:r>
      <w:r w:rsidR="0029720F">
        <w:t xml:space="preserve"> </w:t>
      </w:r>
      <w:r w:rsidR="00AE69BF">
        <w:t xml:space="preserve">Our results demonstrate the utility of automated feature selection approaches in developing </w:t>
      </w:r>
      <w:r w:rsidR="00A84013">
        <w:t xml:space="preserve">accurate </w:t>
      </w:r>
      <w:r w:rsidR="00AE69BF">
        <w:t>risk prediction models.</w:t>
      </w:r>
      <w:r w:rsidR="00A84013">
        <w:t xml:space="preserve"> </w:t>
      </w:r>
      <w:r w:rsidR="00A02221">
        <w:t xml:space="preserve">This </w:t>
      </w:r>
      <w:r w:rsidR="00A84013">
        <w:t xml:space="preserve">process can be </w:t>
      </w:r>
      <w:r w:rsidR="00A02221">
        <w:t xml:space="preserve">optimised </w:t>
      </w:r>
      <w:r w:rsidR="00F05A8A">
        <w:t>for application</w:t>
      </w:r>
      <w:r w:rsidR="00A84013">
        <w:t xml:space="preserve"> with little or no human an input and updated in real-time as new data are made available. </w:t>
      </w:r>
      <w:r w:rsidR="00A84013" w:rsidRPr="000D000B">
        <w:t xml:space="preserve">This </w:t>
      </w:r>
      <w:r w:rsidR="00963F2C">
        <w:t xml:space="preserve">is in </w:t>
      </w:r>
      <w:r w:rsidR="00A84013" w:rsidRPr="000D000B">
        <w:t>contrast with</w:t>
      </w:r>
      <w:r w:rsidR="000D000B">
        <w:t xml:space="preserve"> the manual approach taken by</w:t>
      </w:r>
      <w:r w:rsidR="00A84013" w:rsidRPr="000D000B">
        <w:t xml:space="preserve"> Badawi </w:t>
      </w:r>
      <w:r w:rsidR="00A84013" w:rsidRPr="000D000B">
        <w:rPr>
          <w:i/>
          <w:iCs/>
        </w:rPr>
        <w:t>et al</w:t>
      </w:r>
      <w:r w:rsidR="00A84013" w:rsidRPr="000D000B">
        <w:t xml:space="preserve"> </w:t>
      </w:r>
      <w:r w:rsidR="00AE69BF" w:rsidRPr="000D000B">
        <w:t xml:space="preserve">which </w:t>
      </w:r>
      <w:r w:rsidR="00F05A8A">
        <w:t>is</w:t>
      </w:r>
      <w:r w:rsidR="00A84013" w:rsidRPr="000D000B">
        <w:t xml:space="preserve"> </w:t>
      </w:r>
      <w:r w:rsidR="00AE69BF" w:rsidRPr="000D000B">
        <w:t>time-consuming</w:t>
      </w:r>
      <w:r w:rsidR="00A84013" w:rsidRPr="000D000B">
        <w:t xml:space="preserve"> and </w:t>
      </w:r>
      <w:r w:rsidR="00AE69BF" w:rsidRPr="000D000B">
        <w:t>laborious</w:t>
      </w:r>
      <w:r w:rsidR="00AE69BF" w:rsidRPr="000D000B">
        <w:t>, require</w:t>
      </w:r>
      <w:r w:rsidR="00F05A8A">
        <w:t>s</w:t>
      </w:r>
      <w:r w:rsidR="00AE69BF" w:rsidRPr="000D000B">
        <w:t xml:space="preserve"> expert knowledge and would also need to be repeated for any new dataset, or if risk factors change over time.</w:t>
      </w:r>
    </w:p>
    <w:p w14:paraId="5B24247A" w14:textId="77777777" w:rsidR="00AE69BF" w:rsidRDefault="00AE69BF" w:rsidP="00A34D5D"/>
    <w:p w14:paraId="00ACCA3B" w14:textId="1E88D83E" w:rsidR="0006084A" w:rsidRDefault="00AB4637" w:rsidP="00A34D5D">
      <w:r>
        <w:t xml:space="preserve">Previous research </w:t>
      </w:r>
      <w:r w:rsidR="00C21F7B">
        <w:t>automat</w:t>
      </w:r>
      <w:r w:rsidR="00976355">
        <w:t>ing</w:t>
      </w:r>
      <w:r w:rsidR="00C21F7B">
        <w:t xml:space="preserve"> feature selection for </w:t>
      </w:r>
      <w:r w:rsidR="00BF2A5B">
        <w:t xml:space="preserve">HIE </w:t>
      </w:r>
      <w:r w:rsidR="00C21F7B">
        <w:t xml:space="preserve">using logistic elastic net regression </w:t>
      </w:r>
      <w:r w:rsidR="00BF2A5B">
        <w:t>from</w:t>
      </w:r>
      <w:r w:rsidR="00433C60">
        <w:t xml:space="preserve"> maternal</w:t>
      </w:r>
      <w:r w:rsidR="00BF2A5B">
        <w:t xml:space="preserve"> </w:t>
      </w:r>
      <w:r w:rsidR="003A4880">
        <w:t xml:space="preserve">demographics and billing codes </w:t>
      </w:r>
      <w:r w:rsidR="00DC3175">
        <w:t xml:space="preserve">collected during </w:t>
      </w:r>
      <w:r w:rsidR="00433C60">
        <w:t>the antenatal period</w:t>
      </w:r>
      <w:r w:rsidR="009C54FB">
        <w:t xml:space="preserve"> </w:t>
      </w:r>
      <w:r w:rsidR="009C54FB">
        <w:fldChar w:fldCharType="begin" w:fldLock="1"/>
      </w:r>
      <w:r w:rsidR="00D07A1B">
        <w:instrText>ADDIN CSL_CITATION {"citationItems":[{"id":"ITEM-1","itemData":{"ISSN":"2153-4063","PMID":"29888094","abstract":"Neonatal encephalopathy (NE) is a leading cause of neonatal mortality and lifetime neurological disability. The earlier the risk of NE can be assessed, the more effective interventions can be in preventing adverse outcomes. Existing studies that focus on intrapartum risk factors do not provide the early prognostic forecasting necessary to prepare healthcare professionals to intervene early in a high-risk NE case. This work used maternal data in a supervised machine learning framework to predict NE events. Specifically, we 1) collected the electronic medical records (EMRs) for 104 NE newborns and 31,054 non-NE newborns and their mothers, 2) trained and tested a regularized logistic regression on imbalanced and high-dimensional EMR data, and 3) discerned important features that could be possible risk factors. The learned model offers prenatal predictions of NE cases with an average area under the receiving operator characteristic curve (AUC) of 87% and identified the most important predictors.","author":[{"dropping-particle":"","family":"Li","given":"Thomas","non-dropping-particle":"","parse-names":false,"suffix":""},{"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AMIA Summits on Translational Science Proceedings","id":"ITEM-1","issued":{"date-parts":[["2018"]]},"page":"359","publisher":"American Medical Informatics Association","title":"Predicting Neonatal Encephalopathy From Maternal Data in Electronic Medical Records","type":"article-journal","volume":"2018"},"uris":["http://www.mendeley.com/documents/?uuid=39663dff-74b9-32a7-8273-5988dd706a53"]}],"mendeley":{"formattedCitation":"[29]","plainTextFormattedCitation":"[29]","previouslyFormattedCitation":"[29]"},"properties":{"noteIndex":0},"schema":"https://github.com/citation-style-language/schema/raw/master/csl-citation.json"}</w:instrText>
      </w:r>
      <w:r w:rsidR="009C54FB">
        <w:fldChar w:fldCharType="separate"/>
      </w:r>
      <w:r w:rsidR="0050137B" w:rsidRPr="0050137B">
        <w:rPr>
          <w:noProof/>
        </w:rPr>
        <w:t>[29]</w:t>
      </w:r>
      <w:r w:rsidR="009C54FB">
        <w:fldChar w:fldCharType="end"/>
      </w:r>
      <w:r w:rsidR="009C54FB">
        <w:t xml:space="preserve"> obtained </w:t>
      </w:r>
      <w:r>
        <w:t xml:space="preserve">an average AUC of 0.87 </w:t>
      </w:r>
      <w:r w:rsidR="00EA0287">
        <w:t>(95% CI 0.86, 0.88)</w:t>
      </w:r>
      <w:r w:rsidR="009C54FB">
        <w:t xml:space="preserve">. </w:t>
      </w:r>
      <w:commentRangeStart w:id="11"/>
      <w:r w:rsidR="008005B8">
        <w:t>However, th</w:t>
      </w:r>
      <w:r w:rsidR="00997FC2">
        <w:t>e</w:t>
      </w:r>
      <w:r w:rsidR="008005B8">
        <w:t xml:space="preserve"> study </w:t>
      </w:r>
      <w:r w:rsidR="008F4F5B">
        <w:t xml:space="preserve">used 300 bootstrap replicates (i.e., sample with replacement) to </w:t>
      </w:r>
      <w:r w:rsidR="00527CD8">
        <w:t>train and test</w:t>
      </w:r>
      <w:r w:rsidR="00C64326">
        <w:t xml:space="preserve"> their model</w:t>
      </w:r>
      <w:r w:rsidR="00527CD8">
        <w:t xml:space="preserve"> </w:t>
      </w:r>
      <w:r w:rsidR="008005B8">
        <w:t xml:space="preserve">which may be susceptible to overfitting and </w:t>
      </w:r>
      <w:r w:rsidR="00F67EE6">
        <w:t xml:space="preserve">as </w:t>
      </w:r>
      <w:r w:rsidR="008005B8">
        <w:t xml:space="preserve">no </w:t>
      </w:r>
      <w:r w:rsidR="00CC61FD">
        <w:t xml:space="preserve">separate </w:t>
      </w:r>
      <w:r w:rsidR="00F40324">
        <w:t xml:space="preserve">internal </w:t>
      </w:r>
      <w:r w:rsidR="008005B8">
        <w:t>validation was performed</w:t>
      </w:r>
      <w:r w:rsidR="00F67EE6">
        <w:t xml:space="preserve">, we do not know if this high </w:t>
      </w:r>
      <w:r w:rsidR="00C75686">
        <w:t xml:space="preserve">classification </w:t>
      </w:r>
      <w:r w:rsidR="00F67EE6">
        <w:t>performance</w:t>
      </w:r>
      <w:r w:rsidR="00F40324">
        <w:t xml:space="preserve"> is a result of the fitting procedure</w:t>
      </w:r>
      <w:r w:rsidR="008005B8">
        <w:t>.</w:t>
      </w:r>
      <w:r w:rsidR="00D96A91">
        <w:t xml:space="preserve"> </w:t>
      </w:r>
      <w:commentRangeEnd w:id="11"/>
      <w:r w:rsidR="00146BA2">
        <w:rPr>
          <w:rStyle w:val="CommentReference"/>
        </w:rPr>
        <w:commentReference w:id="11"/>
      </w:r>
      <w:r w:rsidR="00B70E8C">
        <w:t xml:space="preserve">A second study </w:t>
      </w:r>
      <w:r w:rsidR="00F12AAE">
        <w:t xml:space="preserve">used </w:t>
      </w:r>
      <w:r w:rsidR="00B70E8C">
        <w:t xml:space="preserve">deep learning </w:t>
      </w:r>
      <w:r w:rsidR="0082391A">
        <w:t xml:space="preserve">and logistic </w:t>
      </w:r>
      <w:r w:rsidR="00463999">
        <w:t xml:space="preserve">ridge </w:t>
      </w:r>
      <w:r w:rsidR="0082391A">
        <w:t xml:space="preserve">regression </w:t>
      </w:r>
      <w:r w:rsidR="00625E76">
        <w:t xml:space="preserve">to </w:t>
      </w:r>
      <w:r w:rsidR="0082391A">
        <w:t xml:space="preserve">predict HIE using </w:t>
      </w:r>
      <w:r w:rsidR="00625E76">
        <w:t>electronic medical records</w:t>
      </w:r>
      <w:r w:rsidR="00014089">
        <w:t xml:space="preserve"> collected prior to delivery</w:t>
      </w:r>
      <w:r w:rsidR="00625E76">
        <w:t xml:space="preserve"> </w:t>
      </w:r>
      <w:r w:rsidR="00D17FA8">
        <w:fldChar w:fldCharType="begin" w:fldLock="1"/>
      </w:r>
      <w:r w:rsidR="00D07A1B">
        <w:instrText>ADDIN CSL_CITATION {"citationItems":[{"id":"ITEM-1","itemData":{"DOI":"10.1109/ICHI.2019.8904667","ISBN":"9781538691380","abstract":"Neonatal encephalopathy (NE) is the clinical manifestation of disordered neonatal brain function. As a leading cause of neonatal mortality and lifetime neurological disability, NE affects 2 to 6 infants per 1000 live births worldwide. It has been recognized that early intervention can potentially prevent NE or reduce the severity of negative consequences (e.g., cerebral palsy and epilepsy) caused by NE. However, most studies focus on predicting NE several hours before the NE event occurs (e.g., right after childbirth), which does not provide sufficient time to institute effective interventions. A prior study leveraged regularized logistic regression models along with electronic health records (EHRs) to predict NE before childbirth. The models were trained and tested on balanced data (equal number of cases and controls) and achieved a good performance. However, the predictive performance of these models was poor on imbalanced dataset with a prevalence of 0.2% to 0.6%. We hypothesize that deep learning along with word embedding can capture temporal patterns existing in EHRs, which can significantly improve the prediction of NE on imbalanced data. In this paper, we introduce a framework that incorporates deep learning, word embedding, and EHR data to predict NE before childbirth. The framework is evaluated with 104 NE and 31,054 non-NE newborns in a large academic medical center. We design 12 predictive models and the best model achieve an AUC of 0.93.","author":[{"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2019 IEEE International Conference on Healthcare Informatics, ICHI 2019","id":"ITEM-1","issued":{"date-parts":[["2019","6","1"]]},"publisher":"Institute of Electrical and Electronics Engineers Inc.","title":"A deep learning approach to predict neonatal encephalopathy from electronic health records","type":"article-journal"},"uris":["http://www.mendeley.com/documents/?uuid=3c809546-e4aa-379f-8290-910ffeb01f03"]}],"mendeley":{"formattedCitation":"[30]","plainTextFormattedCitation":"[30]","previouslyFormattedCitation":"[30]"},"properties":{"noteIndex":0},"schema":"https://github.com/citation-style-language/schema/raw/master/csl-citation.json"}</w:instrText>
      </w:r>
      <w:r w:rsidR="00D17FA8">
        <w:fldChar w:fldCharType="separate"/>
      </w:r>
      <w:r w:rsidR="0050137B" w:rsidRPr="0050137B">
        <w:rPr>
          <w:noProof/>
        </w:rPr>
        <w:t>[30]</w:t>
      </w:r>
      <w:r w:rsidR="00D17FA8">
        <w:fldChar w:fldCharType="end"/>
      </w:r>
      <w:r w:rsidR="00D17FA8">
        <w:t xml:space="preserve"> </w:t>
      </w:r>
      <w:r w:rsidR="00625E76">
        <w:t>and obtained an average AUC of</w:t>
      </w:r>
      <w:r w:rsidR="004068C5">
        <w:t xml:space="preserve"> 0.</w:t>
      </w:r>
      <w:r w:rsidR="00CE4127">
        <w:t>78</w:t>
      </w:r>
      <w:r w:rsidR="00625E76">
        <w:t xml:space="preserve"> (95% CI</w:t>
      </w:r>
      <w:r w:rsidR="004068C5">
        <w:t xml:space="preserve"> 0.</w:t>
      </w:r>
      <w:r w:rsidR="00CE4127">
        <w:t>77</w:t>
      </w:r>
      <w:r w:rsidR="004068C5">
        <w:t>, 0.</w:t>
      </w:r>
      <w:r w:rsidR="00CE4127">
        <w:t>79</w:t>
      </w:r>
      <w:r w:rsidR="00625E76">
        <w:t>)</w:t>
      </w:r>
      <w:r w:rsidR="0082391A">
        <w:t xml:space="preserve"> and </w:t>
      </w:r>
      <w:r w:rsidR="00457B1D">
        <w:t>0.72</w:t>
      </w:r>
      <w:r w:rsidR="0082391A">
        <w:t xml:space="preserve"> AUC</w:t>
      </w:r>
      <w:r w:rsidR="00457B1D">
        <w:t xml:space="preserve"> </w:t>
      </w:r>
      <w:r w:rsidR="0082391A">
        <w:t>(</w:t>
      </w:r>
      <w:r w:rsidR="00457B1D">
        <w:t>95% CI 0.71, 0.73)</w:t>
      </w:r>
      <w:r w:rsidR="00E02239">
        <w:t>, respectively</w:t>
      </w:r>
      <w:r w:rsidR="00463999">
        <w:t xml:space="preserve"> which were not strongly different from</w:t>
      </w:r>
      <w:r w:rsidR="00DC3175">
        <w:t xml:space="preserve"> the findings of</w:t>
      </w:r>
      <w:r w:rsidR="00463999">
        <w:t xml:space="preserve"> </w:t>
      </w:r>
      <w:r w:rsidR="00524430">
        <w:t>this study</w:t>
      </w:r>
      <w:r w:rsidR="00463999">
        <w:t>.</w:t>
      </w:r>
    </w:p>
    <w:p w14:paraId="45D2700B" w14:textId="35211ED4" w:rsidR="00B50877" w:rsidRDefault="00B50877" w:rsidP="00A34D5D"/>
    <w:p w14:paraId="1CB941A0" w14:textId="02D49CF5" w:rsidR="000D4899" w:rsidRDefault="00715CE5" w:rsidP="000D4899">
      <w:pPr>
        <w:rPr>
          <w:color w:val="FF0000"/>
        </w:rPr>
      </w:pPr>
      <w:r w:rsidRPr="00DC1C72">
        <w:t>A</w:t>
      </w:r>
      <w:r w:rsidR="00B50877" w:rsidRPr="00DC1C72">
        <w:t>lthough</w:t>
      </w:r>
      <w:r w:rsidR="00DC1C72" w:rsidRPr="00DC1C72">
        <w:t xml:space="preserve"> </w:t>
      </w:r>
      <w:r w:rsidRPr="00DC1C72">
        <w:t xml:space="preserve">our results do not support strong improvement in </w:t>
      </w:r>
      <w:r w:rsidR="00DC1C72" w:rsidRPr="00DC1C72">
        <w:t xml:space="preserve">HIE </w:t>
      </w:r>
      <w:r w:rsidRPr="00DC1C72">
        <w:t xml:space="preserve">discrimination </w:t>
      </w:r>
      <w:r w:rsidR="00DC1C72" w:rsidRPr="00DC1C72">
        <w:t xml:space="preserve">following the addition of </w:t>
      </w:r>
      <w:r w:rsidR="00DC1C72" w:rsidRPr="00DC1C72">
        <w:t>intrapartum or infant growth</w:t>
      </w:r>
      <w:r w:rsidR="00DC1C72" w:rsidRPr="00DC1C72">
        <w:t xml:space="preserve"> variables, our findings do </w:t>
      </w:r>
      <w:r w:rsidR="00DC1C72" w:rsidRPr="00DC1C72">
        <w:t xml:space="preserve">illustrate the possibility </w:t>
      </w:r>
      <w:r w:rsidR="000D4899">
        <w:t xml:space="preserve">of updating risk estimation </w:t>
      </w:r>
      <w:r w:rsidR="00DC1C72" w:rsidRPr="00DC1C72">
        <w:t>using data collected at different time points throughout patient care</w:t>
      </w:r>
      <w:r w:rsidR="00DC1C72" w:rsidRPr="00DC1C72">
        <w:t>.</w:t>
      </w:r>
      <w:r w:rsidR="000D4899">
        <w:t xml:space="preserve"> </w:t>
      </w:r>
      <w:r w:rsidR="0067429B">
        <w:t xml:space="preserve">One </w:t>
      </w:r>
      <w:r w:rsidR="000D4899">
        <w:t xml:space="preserve">concern with </w:t>
      </w:r>
      <w:r w:rsidR="00C857EE">
        <w:t xml:space="preserve">automated model development </w:t>
      </w:r>
      <w:r w:rsidR="000D4899">
        <w:t xml:space="preserve">is the potential </w:t>
      </w:r>
      <w:r w:rsidR="00F61BBC">
        <w:t xml:space="preserve">for classifiers </w:t>
      </w:r>
      <w:r w:rsidR="0067429B">
        <w:t>to learn from physician behaviour</w:t>
      </w:r>
      <w:r w:rsidR="00C91443">
        <w:t xml:space="preserve"> and beliefs </w:t>
      </w:r>
      <w:r w:rsidR="0067429B">
        <w:t xml:space="preserve">rather than provide </w:t>
      </w:r>
      <w:r w:rsidR="000D4899">
        <w:t xml:space="preserve">new </w:t>
      </w:r>
      <w:r w:rsidR="0067429B">
        <w:t xml:space="preserve">diagnostic </w:t>
      </w:r>
      <w:r w:rsidR="00D57B57">
        <w:t>insight into</w:t>
      </w:r>
      <w:r w:rsidR="000D4899">
        <w:t xml:space="preserve"> disease processes </w:t>
      </w:r>
      <w:r w:rsidR="00FD3E0C">
        <w:fldChar w:fldCharType="begin" w:fldLock="1"/>
      </w:r>
      <w:r w:rsidR="00872CF5">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FD3E0C">
        <w:fldChar w:fldCharType="separate"/>
      </w:r>
      <w:r w:rsidR="00FD3E0C" w:rsidRPr="00FD3E0C">
        <w:rPr>
          <w:noProof/>
        </w:rPr>
        <w:t>[16]</w:t>
      </w:r>
      <w:r w:rsidR="00FD3E0C">
        <w:fldChar w:fldCharType="end"/>
      </w:r>
      <w:r w:rsidR="000D4899">
        <w:t>.</w:t>
      </w:r>
      <w:r w:rsidR="007054D5">
        <w:t xml:space="preserve"> </w:t>
      </w:r>
      <w:r w:rsidR="00BD49AC">
        <w:t>P</w:t>
      </w:r>
      <w:r w:rsidR="007054D5">
        <w:t>redictions based on physi</w:t>
      </w:r>
      <w:r w:rsidR="00F64BDE">
        <w:t>ci</w:t>
      </w:r>
      <w:r w:rsidR="007054D5">
        <w:t>an</w:t>
      </w:r>
      <w:r w:rsidR="00F64BDE">
        <w:t>s’</w:t>
      </w:r>
      <w:r w:rsidR="007054D5">
        <w:t xml:space="preserve"> </w:t>
      </w:r>
      <w:r w:rsidR="00BD49AC">
        <w:t>behaviour</w:t>
      </w:r>
      <w:r w:rsidR="007054D5">
        <w:t xml:space="preserve"> </w:t>
      </w:r>
      <w:r w:rsidR="0067429B">
        <w:t xml:space="preserve">are unlikely to provide </w:t>
      </w:r>
      <w:r w:rsidR="0067429B">
        <w:lastRenderedPageBreak/>
        <w:t>individual-level benefit</w:t>
      </w:r>
      <w:r w:rsidR="00412C48">
        <w:t xml:space="preserve"> </w:t>
      </w:r>
      <w:r w:rsidR="00412C48">
        <w:fldChar w:fldCharType="begin" w:fldLock="1"/>
      </w:r>
      <w:r w:rsidR="00412C48">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412C48">
        <w:fldChar w:fldCharType="separate"/>
      </w:r>
      <w:r w:rsidR="00412C48" w:rsidRPr="00FD3E0C">
        <w:rPr>
          <w:noProof/>
        </w:rPr>
        <w:t>[16]</w:t>
      </w:r>
      <w:r w:rsidR="00412C48">
        <w:fldChar w:fldCharType="end"/>
      </w:r>
      <w:r w:rsidR="00412C48">
        <w:t>.</w:t>
      </w:r>
      <w:r w:rsidR="00F17826" w:rsidRPr="00F17826">
        <w:t xml:space="preserve"> </w:t>
      </w:r>
      <w:r w:rsidR="00A5131B" w:rsidRPr="00F33F21">
        <w:rPr>
          <w:color w:val="FF0000"/>
        </w:rPr>
        <w:t xml:space="preserve">Evidence </w:t>
      </w:r>
      <w:r w:rsidR="00F33F21" w:rsidRPr="00F33F21">
        <w:rPr>
          <w:color w:val="FF0000"/>
        </w:rPr>
        <w:t xml:space="preserve">of </w:t>
      </w:r>
      <w:r w:rsidR="00A5131B" w:rsidRPr="00F33F21">
        <w:rPr>
          <w:color w:val="FF0000"/>
        </w:rPr>
        <w:t xml:space="preserve">this was observed in a </w:t>
      </w:r>
      <w:r w:rsidR="00F17826" w:rsidRPr="00F33F21">
        <w:rPr>
          <w:color w:val="FF0000"/>
        </w:rPr>
        <w:t xml:space="preserve">recent systematic review of stillbirth prediction </w:t>
      </w:r>
      <w:r w:rsidR="00F17826" w:rsidRPr="00F33F21">
        <w:rPr>
          <w:color w:val="FF0000"/>
        </w:rPr>
        <w:fldChar w:fldCharType="begin" w:fldLock="1"/>
      </w:r>
      <w:r w:rsidR="00F17826" w:rsidRPr="00F33F21">
        <w:rPr>
          <w:color w:val="FF0000"/>
        </w:rPr>
        <w:instrText>ADDIN CSL_CITATION {"citationItems":[{"id":"ITEM-1","itemData":{"DOI":"10.1111/1471-0528.16487","ISSN":"14710528","PMID":"32894620","abstract":"Background: Stillbirth prevention is an international priority – risk prediction models could individualise care and reduce unnecessary intervention, but their use requires evaluation. Objectives: To identify risk prediction models for stillbirth, and assess their potential accuracy and clinical benefit in practice. Search strategy: MEDLINE, Embase, DH-DATA and AMED databases were searched from inception to June 2019 using terms relevant to stillbirth, perinatal mortality and prediction models. The search was compliant with Preferred Reporting Items for Systematic Reviews and Meta-analyses (PRISMA) guidelines. Selection criteria: Studies developing and/or validating prediction models for risk of stillbirth developed for application during pregnancy. Data collection and analysis: Study screening and data extraction were conducted in duplicate, using the CHARMS checklist. Risk of bias was appraised using the PROBAST tool. Results: The search identified 2751 citations. Fourteen studies reporting development of 69 models were included. Variables consistently included were: ethnicity, body mass index, uterine artery Doppler, pregnancy-associated plasma protein and placental growth factor. For almost all models there were significant concerns about risk of bias. Apparent model performance (i.e. in the development dataset) was highest in models developed for use later in pregnancy and including maternal characteristics, and ultrasound and biochemical variables, but few were internally validated and none were externally validated. Conclusions: Almost all models identified were at high risk of bias. There are first-trimester models of possible clinical benefit in early risk stratification; these require validation and clinical evaluation. There were few later pregnancy models but, if validated, these could be most relevant to individualised discussions around timing of birth. Tweetable abstract: Prediction models using maternal factors, blood tests and ultrasound could individualise stillbirth prevention, but existing models are at high risk of bias.","author":[{"dropping-particle":"","family":"Townsend","given":"R.","non-dropping-particle":"","parse-names":false,"suffix":""},{"dropping-particle":"","family":"Manji","given":"A.","non-dropping-particle":"","parse-names":false,"suffix":""},{"dropping-particle":"","family":"Allotey","given":"J.","non-dropping-particle":"","parse-names":false,"suffix":""},{"dropping-particle":"","family":"Heazell","given":"A. E.P.","non-dropping-particle":"","parse-names":false,"suffix":""},{"dropping-particle":"","family":"Jorgensen","given":"L.","non-dropping-particle":"","parse-names":false,"suffix":""},{"dropping-particle":"","family":"Magee","given":"L. A.","non-dropping-particle":"","parse-names":false,"suffix":""},{"dropping-particle":"","family":"Mol","given":"B. W.","non-dropping-particle":"","parse-names":false,"suffix":""},{"dropping-particle":"","family":"Snell","given":"K. I.E.","non-dropping-particle":"","parse-names":false,"suffix":""},{"dropping-particle":"","family":"Riley","given":"R. D.","non-dropping-particle":"","parse-names":false,"suffix":""},{"dropping-particle":"","family":"Sandall","given":"J.","non-dropping-particle":"","parse-names":false,"suffix":""},{"dropping-particle":"","family":"Smith","given":"G. C.S.","non-dropping-particle":"","parse-names":false,"suffix":""},{"dropping-particle":"","family":"Patel","given":"M.","non-dropping-particle":"","parse-names":false,"suffix":""},{"dropping-particle":"","family":"Thilaganathan","given":"B.","non-dropping-particle":"","parse-names":false,"suffix":""},{"dropping-particle":"","family":"Dadelszen","given":"P.","non-dropping-particle":"von","parse-names":false,"suffix":""},{"dropping-particle":"","family":"Thangaratinam","given":"S.","non-dropping-particle":"","parse-names":false,"suffix":""},{"dropping-particle":"","family":"Khalil","given":"A.","non-dropping-particle":"","parse-names":false,"suffix":""}],"container-title":"BJOG: An International Journal of Obstetrics and Gynaecology","id":"ITEM-1","issue":"2","issued":{"date-parts":[["2021","1","1"]]},"page":"214-224","publisher":"Blackwell Publishing Ltd","title":"Can risk prediction models help us individualise stillbirth prevention? A systematic review and critical appraisal of published risk models","type":"article-journal","volume":"128"},"uris":["http://www.mendeley.com/documents/?uuid=381d28ea-22ba-3a2b-a91c-1413cf3effd8"]}],"mendeley":{"formattedCitation":"[31]","plainTextFormattedCitation":"[31]"},"properties":{"noteIndex":0},"schema":"https://github.com/citation-style-language/schema/raw/master/csl-citation.json"}</w:instrText>
      </w:r>
      <w:r w:rsidR="00F17826" w:rsidRPr="00F33F21">
        <w:rPr>
          <w:color w:val="FF0000"/>
        </w:rPr>
        <w:fldChar w:fldCharType="separate"/>
      </w:r>
      <w:r w:rsidR="00F17826" w:rsidRPr="00F33F21">
        <w:rPr>
          <w:noProof/>
          <w:color w:val="FF0000"/>
        </w:rPr>
        <w:t>[31]</w:t>
      </w:r>
      <w:r w:rsidR="00F17826" w:rsidRPr="00F33F21">
        <w:rPr>
          <w:color w:val="FF0000"/>
        </w:rPr>
        <w:fldChar w:fldCharType="end"/>
      </w:r>
      <w:r w:rsidR="00F17826" w:rsidRPr="00F33F21">
        <w:rPr>
          <w:color w:val="FF0000"/>
        </w:rPr>
        <w:t xml:space="preserve"> which found</w:t>
      </w:r>
      <w:r w:rsidR="00A5131B" w:rsidRPr="00F33F21">
        <w:rPr>
          <w:color w:val="FF0000"/>
        </w:rPr>
        <w:t xml:space="preserve"> </w:t>
      </w:r>
      <w:r w:rsidR="00C33EB5">
        <w:rPr>
          <w:color w:val="FF0000"/>
        </w:rPr>
        <w:t xml:space="preserve">strong prediction </w:t>
      </w:r>
    </w:p>
    <w:p w14:paraId="61AAA33C" w14:textId="77777777" w:rsidR="00434663" w:rsidRPr="00515442" w:rsidRDefault="00434663" w:rsidP="000D4899">
      <w:pPr>
        <w:rPr>
          <w:color w:val="FF0000"/>
        </w:rPr>
      </w:pPr>
    </w:p>
    <w:p w14:paraId="07EEDE23" w14:textId="1FFF35A2" w:rsidR="00DF309E" w:rsidRPr="00515442" w:rsidRDefault="002C2AD5" w:rsidP="000D4899">
      <w:pPr>
        <w:rPr>
          <w:color w:val="FF0000"/>
        </w:rPr>
      </w:pPr>
      <w:r w:rsidRPr="00515442">
        <w:rPr>
          <w:color w:val="FF0000"/>
        </w:rPr>
        <w:t xml:space="preserve"> and </w:t>
      </w:r>
      <w:proofErr w:type="gramStart"/>
      <w:r w:rsidRPr="00515442">
        <w:rPr>
          <w:color w:val="FF0000"/>
        </w:rPr>
        <w:t>therefore</w:t>
      </w:r>
      <w:proofErr w:type="gramEnd"/>
      <w:r w:rsidRPr="00515442">
        <w:rPr>
          <w:color w:val="FF0000"/>
        </w:rPr>
        <w:t xml:space="preserve"> provide no new diagnostic information</w:t>
      </w:r>
      <w:r w:rsidR="00BD33E3" w:rsidRPr="00515442">
        <w:rPr>
          <w:color w:val="FF0000"/>
        </w:rPr>
        <w:t xml:space="preserve">. Caution should be taken in models trained in this way as </w:t>
      </w:r>
      <w:r w:rsidR="00604E6A" w:rsidRPr="00515442">
        <w:rPr>
          <w:color w:val="FF0000"/>
        </w:rPr>
        <w:t>they may not improve individual-level outcomes</w:t>
      </w:r>
    </w:p>
    <w:p w14:paraId="73D24A07" w14:textId="4FEAC584" w:rsidR="00BD33E3" w:rsidRPr="00515442" w:rsidRDefault="000671BE" w:rsidP="00BD33E3">
      <w:pPr>
        <w:pStyle w:val="ListParagraph"/>
        <w:numPr>
          <w:ilvl w:val="0"/>
          <w:numId w:val="26"/>
        </w:numPr>
        <w:rPr>
          <w:color w:val="FF0000"/>
        </w:rPr>
      </w:pPr>
      <w:r w:rsidRPr="00515442">
        <w:rPr>
          <w:color w:val="FF0000"/>
        </w:rPr>
        <w:t xml:space="preserve">One way to avoid training on </w:t>
      </w:r>
      <w:r w:rsidRPr="00515442">
        <w:rPr>
          <w:color w:val="FF0000"/>
        </w:rPr>
        <w:t>physician behaviour</w:t>
      </w:r>
      <w:r w:rsidRPr="00515442">
        <w:rPr>
          <w:color w:val="FF0000"/>
        </w:rPr>
        <w:t xml:space="preserve"> is to restrict models to </w:t>
      </w:r>
      <w:r w:rsidR="00DF5EF3" w:rsidRPr="00515442">
        <w:rPr>
          <w:color w:val="FF0000"/>
        </w:rPr>
        <w:t>non-</w:t>
      </w:r>
      <w:r w:rsidR="00F416DE" w:rsidRPr="00515442">
        <w:rPr>
          <w:color w:val="FF0000"/>
        </w:rPr>
        <w:t>clinician-initiated</w:t>
      </w:r>
      <w:r w:rsidR="00DF5EF3" w:rsidRPr="00515442">
        <w:rPr>
          <w:color w:val="FF0000"/>
        </w:rPr>
        <w:t xml:space="preserve"> actions </w:t>
      </w:r>
      <w:r w:rsidR="00F416DE" w:rsidRPr="00515442">
        <w:rPr>
          <w:color w:val="FF0000"/>
        </w:rPr>
        <w:t>(i.e., routine tests and exams) that are not affected by selection biases</w:t>
      </w:r>
    </w:p>
    <w:p w14:paraId="4E8E1493" w14:textId="0EE82C46" w:rsidR="00715CE5" w:rsidRDefault="00DC1C72" w:rsidP="00A34D5D">
      <w:r>
        <w:rPr>
          <w:color w:val="FF0000"/>
        </w:rPr>
        <w:t>Although t</w:t>
      </w:r>
      <w:r w:rsidR="00715CE5" w:rsidRPr="00715CE5">
        <w:rPr>
          <w:color w:val="FF0000"/>
        </w:rPr>
        <w:t>here are some limitations of real-time updated risk stratification… Discussion limitations of this approach… physician beliefs… Future steps to realise real-time updated healthcare.</w:t>
      </w:r>
      <w:r w:rsidR="00E96935">
        <w:rPr>
          <w:color w:val="FF0000"/>
        </w:rPr>
        <w:t xml:space="preserve"> Predictors affected by clinical culture…</w:t>
      </w:r>
    </w:p>
    <w:p w14:paraId="0DAA5CC8" w14:textId="5BB61DC0" w:rsidR="00AC34AA" w:rsidRDefault="00AC34AA" w:rsidP="00A34D5D"/>
    <w:p w14:paraId="419D9F5E" w14:textId="66AFE739" w:rsidR="00AC34AA" w:rsidRDefault="003F49EF" w:rsidP="00AC34AA">
      <w:r>
        <w:t xml:space="preserve">While </w:t>
      </w:r>
      <w:r w:rsidR="00AC34AA">
        <w:t xml:space="preserve">automated and manual feature selection processes gave equivalent classification performance, </w:t>
      </w:r>
      <w:r w:rsidR="000704ED">
        <w:t xml:space="preserve">the </w:t>
      </w:r>
      <w:r w:rsidR="00AC34AA">
        <w:t>automated approaches required up to three</w:t>
      </w:r>
      <w:r w:rsidR="0060663D">
        <w:t>-</w:t>
      </w:r>
      <w:r w:rsidR="00AC34AA">
        <w:t xml:space="preserve">times more features (n=60 vs n=20-35) suggesting some redundancy that clinical insight can circumvent. Simpler models are more desirable because fewer variables are required to obtain a risk estimate which increases utility, feasibility and adoption while decreasing implementation costs and </w:t>
      </w:r>
      <w:r w:rsidR="007C5FEB">
        <w:t xml:space="preserve">strategic </w:t>
      </w:r>
      <w:r w:rsidR="00AC34AA">
        <w:t xml:space="preserve">complexity. Overfitting is also a concern when the number of features is large compared with the sample size which can produce inflated coefficients and provide imprecise standard errors </w:t>
      </w:r>
      <w:r w:rsidR="00131A17">
        <w:t xml:space="preserve">resulting in poor generalisability and </w:t>
      </w:r>
      <w:r w:rsidR="00FB2277">
        <w:t xml:space="preserve">model </w:t>
      </w:r>
      <w:r w:rsidR="00131A17">
        <w:t xml:space="preserve">instability </w:t>
      </w:r>
      <w:r w:rsidR="00AC34AA">
        <w:fldChar w:fldCharType="begin" w:fldLock="1"/>
      </w:r>
      <w:r w:rsidR="00872CF5">
        <w:instrText>ADDIN CSL_CITATION {"citationItems":[{"id":"ITEM-1","itemData":{"DOI":"10.1111/J.1553-2712.2011.01185.X","ISSN":"1553-2712","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10","1"]]},"page":"1099-1104","publisher":"John Wiley &amp; Sons, Ltd","title":"Logistic Regression: A Brief Primer","type":"article-journal","volume":"18"},"uris":["http://www.mendeley.com/documents/?uuid=b9808139-8450-31bb-8aa1-a3c500f89cef"]}],"mendeley":{"formattedCitation":"[32]","plainTextFormattedCitation":"[32]","previouslyFormattedCitation":"[31]"},"properties":{"noteIndex":0},"schema":"https://github.com/citation-style-language/schema/raw/master/csl-citation.json"}</w:instrText>
      </w:r>
      <w:r w:rsidR="00AC34AA">
        <w:fldChar w:fldCharType="separate"/>
      </w:r>
      <w:r w:rsidR="00872CF5" w:rsidRPr="00872CF5">
        <w:rPr>
          <w:noProof/>
        </w:rPr>
        <w:t>[32]</w:t>
      </w:r>
      <w:r w:rsidR="00AC34AA">
        <w:fldChar w:fldCharType="end"/>
      </w:r>
      <w:r w:rsidR="00131A17">
        <w:t>.</w:t>
      </w:r>
      <w:r w:rsidR="00AC34AA">
        <w:t xml:space="preserve"> </w:t>
      </w:r>
      <w:r w:rsidR="00821225">
        <w:t>P</w:t>
      </w:r>
      <w:r w:rsidR="00131A17">
        <w:t xml:space="preserve">rovided </w:t>
      </w:r>
      <w:r w:rsidR="00AC34AA">
        <w:t xml:space="preserve">appropriate external validation and quality control procedures </w:t>
      </w:r>
      <w:r w:rsidR="00131A17">
        <w:t xml:space="preserve">are in place </w:t>
      </w:r>
      <w:r w:rsidR="00AC34AA">
        <w:t xml:space="preserve">these </w:t>
      </w:r>
      <w:r w:rsidR="00821225">
        <w:t xml:space="preserve">limitations </w:t>
      </w:r>
      <w:r w:rsidR="00F003BA">
        <w:t>should</w:t>
      </w:r>
      <w:r w:rsidR="00AC34AA">
        <w:t xml:space="preserve"> not </w:t>
      </w:r>
      <w:r w:rsidR="00821225">
        <w:t xml:space="preserve">be a barrier to </w:t>
      </w:r>
      <w:r w:rsidR="00AC34AA">
        <w:t>clinical utility.</w:t>
      </w:r>
    </w:p>
    <w:p w14:paraId="7BF14483" w14:textId="71DE5F3B" w:rsidR="0062264C" w:rsidRDefault="0062264C" w:rsidP="00A34D5D"/>
    <w:p w14:paraId="0F5F64ED" w14:textId="7FD8C1D7" w:rsidR="00ED12BA" w:rsidRDefault="00886C30" w:rsidP="00A34D5D">
      <w:r>
        <w:t xml:space="preserve">Using </w:t>
      </w:r>
      <w:r w:rsidR="00E70387">
        <w:t xml:space="preserve">top </w:t>
      </w:r>
      <w:r w:rsidR="00E8224A">
        <w:t>elastic net feature</w:t>
      </w:r>
      <w:r w:rsidR="00E70387">
        <w:t xml:space="preserve"> rankings</w:t>
      </w:r>
      <w:r w:rsidR="007721C4">
        <w:t>, w</w:t>
      </w:r>
      <w:r w:rsidR="0062264C">
        <w:t xml:space="preserve">e </w:t>
      </w:r>
      <w:r w:rsidR="00E8224A">
        <w:t>explored</w:t>
      </w:r>
      <w:r w:rsidR="0062264C">
        <w:t xml:space="preserve"> a range of classifiers capable of modelling non-linear relationships and interactions </w:t>
      </w:r>
      <w:r w:rsidR="007721C4">
        <w:t>but</w:t>
      </w:r>
      <w:r w:rsidR="0062264C">
        <w:t xml:space="preserve"> found no strong improvement in classification performance compared with logistic regression. These results </w:t>
      </w:r>
      <w:r w:rsidR="00212252">
        <w:t xml:space="preserve">were </w:t>
      </w:r>
      <w:r w:rsidR="001B0C38">
        <w:t xml:space="preserve">anticipated </w:t>
      </w:r>
      <w:r w:rsidR="0089729A">
        <w:t>since</w:t>
      </w:r>
      <w:r w:rsidR="00D551F4">
        <w:t xml:space="preserve"> </w:t>
      </w:r>
      <w:r w:rsidR="0062264C">
        <w:t xml:space="preserve">the data </w:t>
      </w:r>
      <w:r w:rsidR="001B0C38">
        <w:t xml:space="preserve">were </w:t>
      </w:r>
      <w:r w:rsidR="0062264C">
        <w:t>mostly categorical and linearity assumptions were justifie</w:t>
      </w:r>
      <w:r w:rsidR="001B0C38">
        <w:t>d</w:t>
      </w:r>
      <w:r w:rsidR="0062264C">
        <w:t>.</w:t>
      </w:r>
      <w:r w:rsidR="00212252">
        <w:t xml:space="preserve"> </w:t>
      </w:r>
      <w:r w:rsidR="002564CE">
        <w:t>Biases towards l</w:t>
      </w:r>
      <w:r w:rsidR="00592A3A">
        <w:t xml:space="preserve">inearity and </w:t>
      </w:r>
      <w:r w:rsidR="00FC7BF0">
        <w:t xml:space="preserve">residual </w:t>
      </w:r>
      <w:r w:rsidR="00592A3A">
        <w:t xml:space="preserve">homogeneity </w:t>
      </w:r>
      <w:r w:rsidR="00212252">
        <w:t xml:space="preserve">imparted through feature selection with elastic net could also explain </w:t>
      </w:r>
      <w:r w:rsidR="005438F9">
        <w:t>a</w:t>
      </w:r>
      <w:r w:rsidR="00212252">
        <w:t xml:space="preserve"> lack of improvement. </w:t>
      </w:r>
      <w:r w:rsidR="0023025A">
        <w:t xml:space="preserve">These findings are consistent with </w:t>
      </w:r>
      <w:r w:rsidR="00212252">
        <w:t xml:space="preserve">a </w:t>
      </w:r>
      <w:r w:rsidR="0062264C" w:rsidRPr="007A3AD2">
        <w:rPr>
          <w:rFonts w:cstheme="minorHAnsi"/>
          <w:bCs/>
        </w:rPr>
        <w:t>systematic review of</w:t>
      </w:r>
      <w:r w:rsidR="0062264C">
        <w:rPr>
          <w:rFonts w:cstheme="minorHAnsi"/>
          <w:bCs/>
        </w:rPr>
        <w:t xml:space="preserve"> classification performance applied to predicting mortality following cardiovascular surgery using tabular </w:t>
      </w:r>
      <w:r w:rsidR="00310F11">
        <w:rPr>
          <w:rFonts w:cstheme="minorHAnsi"/>
          <w:bCs/>
        </w:rPr>
        <w:t xml:space="preserve">clinical </w:t>
      </w:r>
      <w:r w:rsidR="0062264C">
        <w:rPr>
          <w:rFonts w:cstheme="minorHAnsi"/>
          <w:bCs/>
        </w:rPr>
        <w:t>data</w:t>
      </w:r>
      <w:r w:rsidR="0062264C" w:rsidRPr="007A3AD2">
        <w:rPr>
          <w:rFonts w:cstheme="minorHAnsi"/>
          <w:bCs/>
        </w:rPr>
        <w:t xml:space="preserve"> </w:t>
      </w:r>
      <w:r w:rsidR="0062264C" w:rsidRPr="007A3AD2">
        <w:rPr>
          <w:rFonts w:cstheme="minorHAnsi"/>
          <w:bCs/>
        </w:rPr>
        <w:fldChar w:fldCharType="begin" w:fldLock="1"/>
      </w:r>
      <w:r w:rsidR="00872CF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33]","plainTextFormattedCitation":"[33]","previouslyFormattedCitation":"[32]"},"properties":{"noteIndex":0},"schema":"https://github.com/citation-style-language/schema/raw/master/csl-citation.json"}</w:instrText>
      </w:r>
      <w:r w:rsidR="0062264C" w:rsidRPr="007A3AD2">
        <w:rPr>
          <w:rFonts w:cstheme="minorHAnsi"/>
          <w:bCs/>
        </w:rPr>
        <w:fldChar w:fldCharType="separate"/>
      </w:r>
      <w:r w:rsidR="00872CF5" w:rsidRPr="00872CF5">
        <w:rPr>
          <w:rFonts w:cstheme="minorHAnsi"/>
          <w:bCs/>
          <w:noProof/>
        </w:rPr>
        <w:t>[33]</w:t>
      </w:r>
      <w:r w:rsidR="0062264C" w:rsidRPr="007A3AD2">
        <w:rPr>
          <w:rFonts w:cstheme="minorHAnsi"/>
          <w:bCs/>
        </w:rPr>
        <w:fldChar w:fldCharType="end"/>
      </w:r>
      <w:r w:rsidR="0023025A">
        <w:rPr>
          <w:rFonts w:cstheme="minorHAnsi"/>
          <w:bCs/>
        </w:rPr>
        <w:t xml:space="preserve"> and </w:t>
      </w:r>
      <w:r w:rsidR="00653480">
        <w:rPr>
          <w:rFonts w:cstheme="minorHAnsi"/>
          <w:bCs/>
        </w:rPr>
        <w:t>highlight</w:t>
      </w:r>
      <w:r w:rsidR="00A15835">
        <w:rPr>
          <w:rFonts w:cstheme="minorHAnsi"/>
          <w:bCs/>
        </w:rPr>
        <w:t xml:space="preserve"> </w:t>
      </w:r>
      <w:r w:rsidR="00653480">
        <w:rPr>
          <w:rFonts w:cstheme="minorHAnsi"/>
          <w:bCs/>
        </w:rPr>
        <w:t xml:space="preserve">that </w:t>
      </w:r>
      <w:r w:rsidR="0023025A">
        <w:rPr>
          <w:rFonts w:cstheme="minorHAnsi"/>
          <w:bCs/>
        </w:rPr>
        <w:t xml:space="preserve">logistic regression </w:t>
      </w:r>
      <w:r w:rsidR="00A15835">
        <w:rPr>
          <w:rFonts w:cstheme="minorHAnsi"/>
          <w:bCs/>
        </w:rPr>
        <w:t xml:space="preserve">is </w:t>
      </w:r>
      <w:r w:rsidR="00653480">
        <w:rPr>
          <w:rFonts w:cstheme="minorHAnsi"/>
          <w:bCs/>
        </w:rPr>
        <w:t xml:space="preserve">well </w:t>
      </w:r>
      <w:r w:rsidR="0023025A">
        <w:rPr>
          <w:rFonts w:cstheme="minorHAnsi"/>
          <w:bCs/>
        </w:rPr>
        <w:t>suited for automated risk estimation</w:t>
      </w:r>
      <w:r w:rsidR="002907C7">
        <w:rPr>
          <w:rFonts w:cstheme="minorHAnsi"/>
          <w:bCs/>
        </w:rPr>
        <w:t xml:space="preserve"> using this type of data</w:t>
      </w:r>
      <w:r w:rsidR="0062264C">
        <w:t>.</w:t>
      </w:r>
      <w:r w:rsidR="0023025A">
        <w:t xml:space="preserve"> </w:t>
      </w:r>
      <w:r w:rsidR="0097376C">
        <w:t>R</w:t>
      </w:r>
      <w:r w:rsidR="00B76B23">
        <w:t>egression model</w:t>
      </w:r>
      <w:r w:rsidR="0097376C">
        <w:t>s</w:t>
      </w:r>
      <w:r w:rsidR="00B76B23">
        <w:t xml:space="preserve"> </w:t>
      </w:r>
      <w:r w:rsidR="0097376C">
        <w:t xml:space="preserve">are </w:t>
      </w:r>
      <w:r w:rsidR="006F556C">
        <w:t xml:space="preserve">also </w:t>
      </w:r>
      <w:r w:rsidR="0097376C">
        <w:t>desirable</w:t>
      </w:r>
      <w:r w:rsidR="000D7C66">
        <w:t xml:space="preserve"> </w:t>
      </w:r>
      <w:r w:rsidR="00FC6854">
        <w:t>for</w:t>
      </w:r>
      <w:r w:rsidR="0023025A">
        <w:t xml:space="preserve"> providing well-</w:t>
      </w:r>
      <w:r w:rsidR="00ED12BA">
        <w:t xml:space="preserve">calibrated risk estimates compared </w:t>
      </w:r>
      <w:r w:rsidR="001B1286">
        <w:t xml:space="preserve">to </w:t>
      </w:r>
      <w:r w:rsidR="003D6AB3">
        <w:t xml:space="preserve">non-parametric </w:t>
      </w:r>
      <w:r w:rsidR="001B1286">
        <w:t>methods</w:t>
      </w:r>
      <w:r w:rsidR="00ED12BA">
        <w:t>.</w:t>
      </w:r>
    </w:p>
    <w:p w14:paraId="365941E1" w14:textId="19413506" w:rsidR="00F51468" w:rsidRDefault="00F51468" w:rsidP="00A34D5D">
      <w:pPr>
        <w:rPr>
          <w:color w:val="FF0000"/>
        </w:rPr>
      </w:pPr>
    </w:p>
    <w:p w14:paraId="6A8E116E" w14:textId="46C2743C" w:rsidR="009C2001" w:rsidRPr="00677A93" w:rsidRDefault="00A53EED" w:rsidP="00A34D5D">
      <w:pPr>
        <w:rPr>
          <w:color w:val="FF0000"/>
        </w:rPr>
      </w:pPr>
      <w:r w:rsidRPr="00677A93">
        <w:rPr>
          <w:color w:val="FF0000"/>
        </w:rPr>
        <w:t xml:space="preserve">Our study has some limitations. </w:t>
      </w:r>
      <w:r w:rsidR="00F5419D" w:rsidRPr="00677A93">
        <w:rPr>
          <w:color w:val="FF0000"/>
        </w:rPr>
        <w:t>First, we used a dataset collected in the 1950s and any findings may not translate into current clinical practise.</w:t>
      </w:r>
      <w:r w:rsidR="00436FAF" w:rsidRPr="00677A93">
        <w:rPr>
          <w:color w:val="FF0000"/>
        </w:rPr>
        <w:t xml:space="preserve"> Second, although the dataset was large, the number of HIE cases was low… cite something on </w:t>
      </w:r>
      <w:commentRangeStart w:id="12"/>
      <w:r w:rsidR="00436FAF" w:rsidRPr="00677A93">
        <w:rPr>
          <w:color w:val="FF0000"/>
        </w:rPr>
        <w:t>class imbalance</w:t>
      </w:r>
      <w:commentRangeEnd w:id="12"/>
      <w:r w:rsidR="00BD05F9" w:rsidRPr="00677A93">
        <w:rPr>
          <w:rStyle w:val="CommentReference"/>
          <w:color w:val="FF0000"/>
        </w:rPr>
        <w:commentReference w:id="12"/>
      </w:r>
      <w:r w:rsidR="00436FAF" w:rsidRPr="00677A93">
        <w:rPr>
          <w:color w:val="FF0000"/>
        </w:rPr>
        <w:t xml:space="preserve">… Lastly, we have not explored external validation to replicate these models on other datasets which is important to demonstrate the </w:t>
      </w:r>
      <w:r w:rsidR="009C2001" w:rsidRPr="00677A93">
        <w:rPr>
          <w:color w:val="FF0000"/>
        </w:rPr>
        <w:t>validity</w:t>
      </w:r>
      <w:r w:rsidR="00436FAF" w:rsidRPr="00677A93">
        <w:rPr>
          <w:color w:val="FF0000"/>
        </w:rPr>
        <w:t xml:space="preserve"> of automated model development.</w:t>
      </w:r>
    </w:p>
    <w:p w14:paraId="71654194" w14:textId="77777777" w:rsidR="007860C5" w:rsidRDefault="007860C5" w:rsidP="00FB5AFC"/>
    <w:p w14:paraId="7CDED0C8" w14:textId="5AFB2FCA" w:rsidR="00FB5AFC" w:rsidRPr="004E4C77" w:rsidRDefault="00FB5AFC" w:rsidP="00FB5AFC">
      <w:pPr>
        <w:rPr>
          <w:color w:val="FF0000"/>
        </w:rPr>
      </w:pPr>
      <w:r w:rsidRPr="004E4C77">
        <w:rPr>
          <w:color w:val="FF0000"/>
        </w:rPr>
        <w:t>Conclusions</w:t>
      </w:r>
    </w:p>
    <w:p w14:paraId="7B9BB93C" w14:textId="201E1B53" w:rsidR="00FB5AFC" w:rsidRPr="004E4C77" w:rsidRDefault="00FB5AFC" w:rsidP="00FB5AFC">
      <w:pPr>
        <w:rPr>
          <w:color w:val="FF0000"/>
        </w:rPr>
      </w:pPr>
    </w:p>
    <w:p w14:paraId="3E0B019D" w14:textId="3FE06CAB" w:rsidR="00FB5AFC" w:rsidRPr="004E4C77" w:rsidRDefault="00FB5AFC" w:rsidP="00FB5AFC">
      <w:pPr>
        <w:pStyle w:val="ListParagraph"/>
        <w:numPr>
          <w:ilvl w:val="0"/>
          <w:numId w:val="22"/>
        </w:numPr>
        <w:rPr>
          <w:color w:val="FF0000"/>
        </w:rPr>
      </w:pPr>
      <w:r w:rsidRPr="004E4C77">
        <w:rPr>
          <w:color w:val="FF0000"/>
        </w:rPr>
        <w:t>Results show promise for the possibility of real-time updated prediction</w:t>
      </w:r>
    </w:p>
    <w:p w14:paraId="1FB5BD01" w14:textId="4A3433C4" w:rsidR="00FA6BA7" w:rsidRPr="004E4C77" w:rsidRDefault="00FA6BA7" w:rsidP="00FA6BA7">
      <w:pPr>
        <w:pStyle w:val="ListParagraph"/>
        <w:numPr>
          <w:ilvl w:val="1"/>
          <w:numId w:val="22"/>
        </w:numPr>
        <w:rPr>
          <w:color w:val="FF0000"/>
        </w:rPr>
      </w:pPr>
      <w:r w:rsidRPr="004E4C77">
        <w:rPr>
          <w:color w:val="FF0000"/>
        </w:rPr>
        <w:t>The methodology works though in this case add in later variables did not strongly change performance</w:t>
      </w: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3"/>
      <w:r w:rsidRPr="00C81F80">
        <w:rPr>
          <w:rFonts w:cstheme="minorHAnsi"/>
        </w:rPr>
        <w:lastRenderedPageBreak/>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13"/>
      <w:r w:rsidRPr="00C81F80">
        <w:rPr>
          <w:rStyle w:val="CommentReference"/>
          <w:rFonts w:cstheme="minorHAnsi"/>
          <w:sz w:val="24"/>
          <w:szCs w:val="24"/>
        </w:rPr>
        <w:commentReference w:id="13"/>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3CAADC7B" w14:textId="3C6B0A14" w:rsidR="00E05DDD" w:rsidRPr="00C81F80" w:rsidRDefault="00855A68" w:rsidP="00172234">
      <w:pPr>
        <w:rPr>
          <w:rFonts w:cstheme="minorHAnsi"/>
          <w:color w:val="FF0000"/>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2A85C49C" w14:textId="3B879866" w:rsidR="00872CF5" w:rsidRPr="00872CF5" w:rsidRDefault="002D6DBB" w:rsidP="00872CF5">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872CF5" w:rsidRPr="00872CF5">
        <w:rPr>
          <w:rFonts w:ascii="Calibri" w:hAnsi="Calibri" w:cs="Calibri"/>
          <w:noProof/>
        </w:rPr>
        <w:t>[1]</w:t>
      </w:r>
      <w:r w:rsidR="00872CF5" w:rsidRPr="00872CF5">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872CF5" w:rsidRPr="00872CF5">
        <w:rPr>
          <w:rFonts w:ascii="Calibri" w:hAnsi="Calibri" w:cs="Calibri"/>
          <w:i/>
          <w:iCs/>
          <w:noProof/>
        </w:rPr>
        <w:t>BMC Med.</w:t>
      </w:r>
      <w:r w:rsidR="00872CF5" w:rsidRPr="00872CF5">
        <w:rPr>
          <w:rFonts w:ascii="Calibri" w:hAnsi="Calibri" w:cs="Calibri"/>
          <w:noProof/>
        </w:rPr>
        <w:t>, vol. 13, no. 1, pp. 1–10, Jan. 2015, doi: 10.1186/S12916-014-0241-Z/TABLES/1.</w:t>
      </w:r>
    </w:p>
    <w:p w14:paraId="68D45016"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w:t>
      </w:r>
      <w:r w:rsidRPr="00872CF5">
        <w:rPr>
          <w:rFonts w:ascii="Calibri" w:hAnsi="Calibri" w:cs="Calibri"/>
          <w:noProof/>
        </w:rPr>
        <w:tab/>
        <w:t>J. Stewart, G. Manmathan, and P. Wilkinson, “Primary prevention of cardiovascular disease: A review of contemporary guidance and literature,” doi: 10.1177/2048004016687211.</w:t>
      </w:r>
    </w:p>
    <w:p w14:paraId="34115DC5"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3]</w:t>
      </w:r>
      <w:r w:rsidRPr="00872CF5">
        <w:rPr>
          <w:rFonts w:ascii="Calibri" w:hAnsi="Calibri" w:cs="Calibri"/>
          <w:noProof/>
        </w:rPr>
        <w:tab/>
        <w:t xml:space="preserve">T. J. Loftus ID </w:t>
      </w:r>
      <w:r w:rsidRPr="00872CF5">
        <w:rPr>
          <w:rFonts w:ascii="Calibri" w:hAnsi="Calibri" w:cs="Calibri"/>
          <w:i/>
          <w:iCs/>
          <w:noProof/>
        </w:rPr>
        <w:t>et al.</w:t>
      </w:r>
      <w:r w:rsidRPr="00872CF5">
        <w:rPr>
          <w:rFonts w:ascii="Calibri" w:hAnsi="Calibri" w:cs="Calibri"/>
          <w:noProof/>
        </w:rPr>
        <w:t xml:space="preserve">, “Ideal algorithms in healthcare: Explainable, dynamic, precise, autonomous, fair, and reproducible,” </w:t>
      </w:r>
      <w:r w:rsidRPr="00872CF5">
        <w:rPr>
          <w:rFonts w:ascii="Calibri" w:hAnsi="Calibri" w:cs="Calibri"/>
          <w:i/>
          <w:iCs/>
          <w:noProof/>
        </w:rPr>
        <w:t>PLOS Digit. Heal.</w:t>
      </w:r>
      <w:r w:rsidRPr="00872CF5">
        <w:rPr>
          <w:rFonts w:ascii="Calibri" w:hAnsi="Calibri" w:cs="Calibri"/>
          <w:noProof/>
        </w:rPr>
        <w:t>, vol. 1, no. 1, p. e0000006, Jan. 2022, doi: 10.1371/JOURNAL.PDIG.0000006.</w:t>
      </w:r>
    </w:p>
    <w:p w14:paraId="1947191F"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4]</w:t>
      </w:r>
      <w:r w:rsidRPr="00872CF5">
        <w:rPr>
          <w:rFonts w:ascii="Calibri" w:hAnsi="Calibri" w:cs="Calibri"/>
          <w:noProof/>
        </w:rPr>
        <w:tab/>
        <w:t xml:space="preserve">M. Z. I. Chowdhury and T. C. Turin, “Variable selection strategies and its importance in clinical prediction modelling,” </w:t>
      </w:r>
      <w:r w:rsidRPr="00872CF5">
        <w:rPr>
          <w:rFonts w:ascii="Calibri" w:hAnsi="Calibri" w:cs="Calibri"/>
          <w:i/>
          <w:iCs/>
          <w:noProof/>
        </w:rPr>
        <w:t>Fam. Med. Community Heal.</w:t>
      </w:r>
      <w:r w:rsidRPr="00872CF5">
        <w:rPr>
          <w:rFonts w:ascii="Calibri" w:hAnsi="Calibri" w:cs="Calibri"/>
          <w:noProof/>
        </w:rPr>
        <w:t>, vol. 8, no. 1, p. 262, Feb. 2020, doi: 10.1136/fmch-2019-000262.</w:t>
      </w:r>
    </w:p>
    <w:p w14:paraId="579B89D6"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5]</w:t>
      </w:r>
      <w:r w:rsidRPr="00872CF5">
        <w:rPr>
          <w:rFonts w:ascii="Calibri" w:hAnsi="Calibri" w:cs="Calibri"/>
          <w:noProof/>
        </w:rPr>
        <w:tab/>
        <w:t xml:space="preserve">D. C. Goff </w:t>
      </w:r>
      <w:r w:rsidRPr="00872CF5">
        <w:rPr>
          <w:rFonts w:ascii="Calibri" w:hAnsi="Calibri" w:cs="Calibri"/>
          <w:i/>
          <w:iCs/>
          <w:noProof/>
        </w:rPr>
        <w:t>et al.</w:t>
      </w:r>
      <w:r w:rsidRPr="00872CF5">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0503ACD7"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6]</w:t>
      </w:r>
      <w:r w:rsidRPr="00872CF5">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872CF5">
        <w:rPr>
          <w:rFonts w:ascii="Calibri" w:hAnsi="Calibri" w:cs="Calibri"/>
          <w:i/>
          <w:iCs/>
          <w:noProof/>
        </w:rPr>
        <w:t>BMJ</w:t>
      </w:r>
      <w:r w:rsidRPr="00872CF5">
        <w:rPr>
          <w:rFonts w:ascii="Calibri" w:hAnsi="Calibri" w:cs="Calibri"/>
          <w:noProof/>
        </w:rPr>
        <w:t>, vol. 357, May 2017, doi: 10.1136/BMJ.J2099.</w:t>
      </w:r>
    </w:p>
    <w:p w14:paraId="790A5C44"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7]</w:t>
      </w:r>
      <w:r w:rsidRPr="00872CF5">
        <w:rPr>
          <w:rFonts w:ascii="Calibri" w:hAnsi="Calibri" w:cs="Calibri"/>
          <w:noProof/>
        </w:rPr>
        <w:tab/>
        <w:t xml:space="preserve">B. G. Nordestgaard and A. Varbo, “Triglycerides and cardiovascular disease,” </w:t>
      </w:r>
      <w:r w:rsidRPr="00872CF5">
        <w:rPr>
          <w:rFonts w:ascii="Calibri" w:hAnsi="Calibri" w:cs="Calibri"/>
          <w:i/>
          <w:iCs/>
          <w:noProof/>
        </w:rPr>
        <w:t>Lancet (London, England)</w:t>
      </w:r>
      <w:r w:rsidRPr="00872CF5">
        <w:rPr>
          <w:rFonts w:ascii="Calibri" w:hAnsi="Calibri" w:cs="Calibri"/>
          <w:noProof/>
        </w:rPr>
        <w:t>, vol. 384, no. 9943, pp. 626–635, 2014, doi: 10.1016/S0140-6736(14)61177-6.</w:t>
      </w:r>
    </w:p>
    <w:p w14:paraId="1D828455"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8]</w:t>
      </w:r>
      <w:r w:rsidRPr="00872CF5">
        <w:rPr>
          <w:rFonts w:ascii="Calibri" w:hAnsi="Calibri" w:cs="Calibri"/>
          <w:noProof/>
        </w:rPr>
        <w:tab/>
        <w:t xml:space="preserve">R. Tibshirani, “Regression Shrinkage and Selection via the Lasso,” </w:t>
      </w:r>
      <w:r w:rsidRPr="00872CF5">
        <w:rPr>
          <w:rFonts w:ascii="Calibri" w:hAnsi="Calibri" w:cs="Calibri"/>
          <w:i/>
          <w:iCs/>
          <w:noProof/>
        </w:rPr>
        <w:t>Source J. R. Stat. Soc. Ser. B</w:t>
      </w:r>
      <w:r w:rsidRPr="00872CF5">
        <w:rPr>
          <w:rFonts w:ascii="Calibri" w:hAnsi="Calibri" w:cs="Calibri"/>
          <w:noProof/>
        </w:rPr>
        <w:t>, vol. 58, no. 1, pp. 267–288, 1996.</w:t>
      </w:r>
    </w:p>
    <w:p w14:paraId="331B6C73"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9]</w:t>
      </w:r>
      <w:r w:rsidRPr="00872CF5">
        <w:rPr>
          <w:rFonts w:ascii="Calibri" w:hAnsi="Calibri" w:cs="Calibri"/>
          <w:noProof/>
        </w:rPr>
        <w:tab/>
        <w:t xml:space="preserve">H. Zou and T. Hastie, “Regularization and variable selection via the elastic net,” </w:t>
      </w:r>
      <w:r w:rsidRPr="00872CF5">
        <w:rPr>
          <w:rFonts w:ascii="Calibri" w:hAnsi="Calibri" w:cs="Calibri"/>
          <w:i/>
          <w:iCs/>
          <w:noProof/>
        </w:rPr>
        <w:t>J. R. Stat. Soc. Ser. B (Statistical Methodol.</w:t>
      </w:r>
      <w:r w:rsidRPr="00872CF5">
        <w:rPr>
          <w:rFonts w:ascii="Calibri" w:hAnsi="Calibri" w:cs="Calibri"/>
          <w:noProof/>
        </w:rPr>
        <w:t>, vol. 67, no. 2, pp. 301–320, Apr. 2005, doi: 10.1111/J.1467-9868.2005.00503.X.</w:t>
      </w:r>
    </w:p>
    <w:p w14:paraId="3E1C3AC4"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10]</w:t>
      </w:r>
      <w:r w:rsidRPr="00872CF5">
        <w:rPr>
          <w:rFonts w:ascii="Calibri" w:hAnsi="Calibri" w:cs="Calibri"/>
          <w:noProof/>
        </w:rPr>
        <w:tab/>
        <w:t xml:space="preserve">R.-E. Fan, K.-W. Chang, C.-J. Hsieh, X.-R. Wang, and C.-J. Lin, “{LIBLINEAR}: A Library for Large Linear Classification,” </w:t>
      </w:r>
      <w:r w:rsidRPr="00872CF5">
        <w:rPr>
          <w:rFonts w:ascii="Calibri" w:hAnsi="Calibri" w:cs="Calibri"/>
          <w:i/>
          <w:iCs/>
          <w:noProof/>
        </w:rPr>
        <w:t>J. Mach. Learn. Res.</w:t>
      </w:r>
      <w:r w:rsidRPr="00872CF5">
        <w:rPr>
          <w:rFonts w:ascii="Calibri" w:hAnsi="Calibri" w:cs="Calibri"/>
          <w:noProof/>
        </w:rPr>
        <w:t>, vol. 9, pp. 1871–1874, 2008.</w:t>
      </w:r>
    </w:p>
    <w:p w14:paraId="5C073383"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11]</w:t>
      </w:r>
      <w:r w:rsidRPr="00872CF5">
        <w:rPr>
          <w:rFonts w:ascii="Calibri" w:hAnsi="Calibri" w:cs="Calibri"/>
          <w:noProof/>
        </w:rPr>
        <w:tab/>
        <w:t xml:space="preserve">P. Geurts, D. Ernst, and L. Wehenkel, “Extremely randomized trees,” </w:t>
      </w:r>
      <w:r w:rsidRPr="00872CF5">
        <w:rPr>
          <w:rFonts w:ascii="Calibri" w:hAnsi="Calibri" w:cs="Calibri"/>
          <w:i/>
          <w:iCs/>
          <w:noProof/>
        </w:rPr>
        <w:t>Mach. Learn. 2006 631</w:t>
      </w:r>
      <w:r w:rsidRPr="00872CF5">
        <w:rPr>
          <w:rFonts w:ascii="Calibri" w:hAnsi="Calibri" w:cs="Calibri"/>
          <w:noProof/>
        </w:rPr>
        <w:t>, vol. 63, no. 1, pp. 3–42, Mar. 2006, doi: 10.1007/S10994-006-6226-1.</w:t>
      </w:r>
    </w:p>
    <w:p w14:paraId="1B501F47"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12]</w:t>
      </w:r>
      <w:r w:rsidRPr="00872CF5">
        <w:rPr>
          <w:rFonts w:ascii="Calibri" w:hAnsi="Calibri" w:cs="Calibri"/>
          <w:noProof/>
        </w:rPr>
        <w:tab/>
        <w:t>L. Breiman, “Random Forests,” vol. 45, pp. 5–32, 2001.</w:t>
      </w:r>
    </w:p>
    <w:p w14:paraId="6BCCB5D7"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13]</w:t>
      </w:r>
      <w:r w:rsidRPr="00872CF5">
        <w:rPr>
          <w:rFonts w:ascii="Calibri" w:hAnsi="Calibri" w:cs="Calibri"/>
          <w:noProof/>
        </w:rPr>
        <w:tab/>
        <w:t>I. Guyon, J. Weston, and S. Barnhill, “Gene Selection for Cancer Classification using Support Vector Machines,” vol. 46, pp. 389–422, 2002.</w:t>
      </w:r>
    </w:p>
    <w:p w14:paraId="2768EB26"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14]</w:t>
      </w:r>
      <w:r w:rsidRPr="00872CF5">
        <w:rPr>
          <w:rFonts w:ascii="Calibri" w:hAnsi="Calibri" w:cs="Calibri"/>
          <w:noProof/>
        </w:rPr>
        <w:tab/>
        <w:t xml:space="preserve">N. McBride </w:t>
      </w:r>
      <w:r w:rsidRPr="00872CF5">
        <w:rPr>
          <w:rFonts w:ascii="Calibri" w:hAnsi="Calibri" w:cs="Calibri"/>
          <w:i/>
          <w:iCs/>
          <w:noProof/>
        </w:rPr>
        <w:t>et al.</w:t>
      </w:r>
      <w:r w:rsidRPr="00872CF5">
        <w:rPr>
          <w:rFonts w:ascii="Calibri" w:hAnsi="Calibri" w:cs="Calibri"/>
          <w:noProof/>
        </w:rPr>
        <w:t xml:space="preserve">, “Do nuclear magnetic resonance (NMR)-based metabolomics improve the prediction of pregnancy-related disorders? Findings from a UK birth cohort with independent validation,” </w:t>
      </w:r>
      <w:r w:rsidRPr="00872CF5">
        <w:rPr>
          <w:rFonts w:ascii="Calibri" w:hAnsi="Calibri" w:cs="Calibri"/>
          <w:i/>
          <w:iCs/>
          <w:noProof/>
        </w:rPr>
        <w:t>BMC Med.</w:t>
      </w:r>
      <w:r w:rsidRPr="00872CF5">
        <w:rPr>
          <w:rFonts w:ascii="Calibri" w:hAnsi="Calibri" w:cs="Calibri"/>
          <w:noProof/>
        </w:rPr>
        <w:t>, vol. 18, no. 1, p. 366, Dec. 2020, doi: 10.1186/s12916-020-01819-z.</w:t>
      </w:r>
    </w:p>
    <w:p w14:paraId="7F11D5F6"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15]</w:t>
      </w:r>
      <w:r w:rsidRPr="00872CF5">
        <w:rPr>
          <w:rFonts w:ascii="Calibri" w:hAnsi="Calibri" w:cs="Calibri"/>
          <w:noProof/>
        </w:rPr>
        <w:tab/>
        <w:t xml:space="preserve">N. McBride </w:t>
      </w:r>
      <w:r w:rsidRPr="00872CF5">
        <w:rPr>
          <w:rFonts w:ascii="Calibri" w:hAnsi="Calibri" w:cs="Calibri"/>
          <w:i/>
          <w:iCs/>
          <w:noProof/>
        </w:rPr>
        <w:t>et al.</w:t>
      </w:r>
      <w:r w:rsidRPr="00872CF5">
        <w:rPr>
          <w:rFonts w:ascii="Calibri" w:hAnsi="Calibri" w:cs="Calibri"/>
          <w:noProof/>
        </w:rPr>
        <w:t xml:space="preserve">, “Do Mass Spectrometry-Derived Metabolomics Improve the Prediction of Pregnancy-Related Disorders? Findings from a UK Birth Cohort with Independent Validation,” </w:t>
      </w:r>
      <w:r w:rsidRPr="00872CF5">
        <w:rPr>
          <w:rFonts w:ascii="Calibri" w:hAnsi="Calibri" w:cs="Calibri"/>
          <w:i/>
          <w:iCs/>
          <w:noProof/>
        </w:rPr>
        <w:t>Metab. 2021, Vol. 11, Page 530</w:t>
      </w:r>
      <w:r w:rsidRPr="00872CF5">
        <w:rPr>
          <w:rFonts w:ascii="Calibri" w:hAnsi="Calibri" w:cs="Calibri"/>
          <w:noProof/>
        </w:rPr>
        <w:t>, vol. 11, no. 8, p. 530, Aug. 2021, doi: 10.3390/METABO11080530.</w:t>
      </w:r>
    </w:p>
    <w:p w14:paraId="6A4A314E"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16]</w:t>
      </w:r>
      <w:r w:rsidRPr="00872CF5">
        <w:rPr>
          <w:rFonts w:ascii="Calibri" w:hAnsi="Calibri" w:cs="Calibri"/>
          <w:noProof/>
        </w:rPr>
        <w:tab/>
        <w:t xml:space="preserve">B. K. Beaulieu-Jones </w:t>
      </w:r>
      <w:r w:rsidRPr="00872CF5">
        <w:rPr>
          <w:rFonts w:ascii="Calibri" w:hAnsi="Calibri" w:cs="Calibri"/>
          <w:i/>
          <w:iCs/>
          <w:noProof/>
        </w:rPr>
        <w:t>et al.</w:t>
      </w:r>
      <w:r w:rsidRPr="00872CF5">
        <w:rPr>
          <w:rFonts w:ascii="Calibri" w:hAnsi="Calibri" w:cs="Calibri"/>
          <w:noProof/>
        </w:rPr>
        <w:t>, “ARTICLE Machine learning for patient risk stratification: standing on, or looking over, the shoulders of clinicians?,” doi: 10.1038/s41746-021-00426-3.</w:t>
      </w:r>
    </w:p>
    <w:p w14:paraId="3B526FC1"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lastRenderedPageBreak/>
        <w:t>[17]</w:t>
      </w:r>
      <w:r w:rsidRPr="00872CF5">
        <w:rPr>
          <w:rFonts w:ascii="Calibri" w:hAnsi="Calibri" w:cs="Calibri"/>
          <w:noProof/>
        </w:rPr>
        <w:tab/>
        <w:t xml:space="preserve">J. J. Kurinczuk, M. White-Koning, and N. Badawi, “Epidemiology of neonatal encephalopathy and hypoxic–ischaemic encephalopathy,” </w:t>
      </w:r>
      <w:r w:rsidRPr="00872CF5">
        <w:rPr>
          <w:rFonts w:ascii="Calibri" w:hAnsi="Calibri" w:cs="Calibri"/>
          <w:i/>
          <w:iCs/>
          <w:noProof/>
        </w:rPr>
        <w:t>Early Hum. Dev.</w:t>
      </w:r>
      <w:r w:rsidRPr="00872CF5">
        <w:rPr>
          <w:rFonts w:ascii="Calibri" w:hAnsi="Calibri" w:cs="Calibri"/>
          <w:noProof/>
        </w:rPr>
        <w:t>, vol. 86, no. 6, pp. 329–338, Jun. 2010, doi: 10.1016/J.EARLHUMDEV.2010.05.010.</w:t>
      </w:r>
    </w:p>
    <w:p w14:paraId="64960099"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18]</w:t>
      </w:r>
      <w:r w:rsidRPr="00872CF5">
        <w:rPr>
          <w:rFonts w:ascii="Calibri" w:hAnsi="Calibri" w:cs="Calibri"/>
          <w:noProof/>
        </w:rPr>
        <w:tab/>
        <w:t xml:space="preserve">D. V. Azzopardi </w:t>
      </w:r>
      <w:r w:rsidRPr="00872CF5">
        <w:rPr>
          <w:rFonts w:ascii="Calibri" w:hAnsi="Calibri" w:cs="Calibri"/>
          <w:i/>
          <w:iCs/>
          <w:noProof/>
        </w:rPr>
        <w:t>et al.</w:t>
      </w:r>
      <w:r w:rsidRPr="00872CF5">
        <w:rPr>
          <w:rFonts w:ascii="Calibri" w:hAnsi="Calibri" w:cs="Calibri"/>
          <w:noProof/>
        </w:rPr>
        <w:t xml:space="preserve">, “Moderate Hypothermia to Treat Perinatal Asphyxial Encephalopathy,” </w:t>
      </w:r>
      <w:r w:rsidRPr="00872CF5">
        <w:rPr>
          <w:rFonts w:ascii="Calibri" w:hAnsi="Calibri" w:cs="Calibri"/>
          <w:i/>
          <w:iCs/>
          <w:noProof/>
        </w:rPr>
        <w:t>N. Engl. J. Med.</w:t>
      </w:r>
      <w:r w:rsidRPr="00872CF5">
        <w:rPr>
          <w:rFonts w:ascii="Calibri" w:hAnsi="Calibri" w:cs="Calibri"/>
          <w:noProof/>
        </w:rPr>
        <w:t>, vol. 361, no. 14, pp. 1349–1358, Oct. 2009, doi: 10.1056/nejmoa0900854.</w:t>
      </w:r>
    </w:p>
    <w:p w14:paraId="69A1E457"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19]</w:t>
      </w:r>
      <w:r w:rsidRPr="00872CF5">
        <w:rPr>
          <w:rFonts w:ascii="Calibri" w:hAnsi="Calibri" w:cs="Calibri"/>
          <w:noProof/>
        </w:rPr>
        <w:tab/>
        <w:t xml:space="preserve">D. E. Odd, D. Gunnell, G. Lewis, and F. Rasmussen, “Long-term impact of poor birth condition on social and economic outcomes in early adulthood,” </w:t>
      </w:r>
      <w:r w:rsidRPr="00872CF5">
        <w:rPr>
          <w:rFonts w:ascii="Calibri" w:hAnsi="Calibri" w:cs="Calibri"/>
          <w:i/>
          <w:iCs/>
          <w:noProof/>
        </w:rPr>
        <w:t>Pediatrics</w:t>
      </w:r>
      <w:r w:rsidRPr="00872CF5">
        <w:rPr>
          <w:rFonts w:ascii="Calibri" w:hAnsi="Calibri" w:cs="Calibri"/>
          <w:noProof/>
        </w:rPr>
        <w:t>, vol. 127, no. 6, Jun. 2011, doi: 10.1542/peds.2010-3604.</w:t>
      </w:r>
    </w:p>
    <w:p w14:paraId="02C1D9FE"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0]</w:t>
      </w:r>
      <w:r w:rsidRPr="00872CF5">
        <w:rPr>
          <w:rFonts w:ascii="Calibri" w:hAnsi="Calibri" w:cs="Calibri"/>
          <w:noProof/>
        </w:rPr>
        <w:tab/>
        <w:t xml:space="preserve">G. Molina </w:t>
      </w:r>
      <w:r w:rsidRPr="00872CF5">
        <w:rPr>
          <w:rFonts w:ascii="Calibri" w:hAnsi="Calibri" w:cs="Calibri"/>
          <w:i/>
          <w:iCs/>
          <w:noProof/>
        </w:rPr>
        <w:t>et al.</w:t>
      </w:r>
      <w:r w:rsidRPr="00872CF5">
        <w:rPr>
          <w:rFonts w:ascii="Calibri" w:hAnsi="Calibri" w:cs="Calibri"/>
          <w:noProof/>
        </w:rPr>
        <w:t xml:space="preserve">, “Relationship between cesarean delivery rate and maternal and neonatal mortality,” </w:t>
      </w:r>
      <w:r w:rsidRPr="00872CF5">
        <w:rPr>
          <w:rFonts w:ascii="Calibri" w:hAnsi="Calibri" w:cs="Calibri"/>
          <w:i/>
          <w:iCs/>
          <w:noProof/>
        </w:rPr>
        <w:t>JAMA - J. Am. Med. Assoc.</w:t>
      </w:r>
      <w:r w:rsidRPr="00872CF5">
        <w:rPr>
          <w:rFonts w:ascii="Calibri" w:hAnsi="Calibri" w:cs="Calibri"/>
          <w:noProof/>
        </w:rPr>
        <w:t>, vol. 314, no. 21, pp. 2263–2270, Dec. 2015, doi: 10.1001/jama.2015.15553.</w:t>
      </w:r>
    </w:p>
    <w:p w14:paraId="61D48677"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1]</w:t>
      </w:r>
      <w:r w:rsidRPr="00872CF5">
        <w:rPr>
          <w:rFonts w:ascii="Calibri" w:hAnsi="Calibri" w:cs="Calibri"/>
          <w:noProof/>
        </w:rPr>
        <w:tab/>
        <w:t xml:space="preserve">N. Badawi </w:t>
      </w:r>
      <w:r w:rsidRPr="00872CF5">
        <w:rPr>
          <w:rFonts w:ascii="Calibri" w:hAnsi="Calibri" w:cs="Calibri"/>
          <w:i/>
          <w:iCs/>
          <w:noProof/>
        </w:rPr>
        <w:t>et al.</w:t>
      </w:r>
      <w:r w:rsidRPr="00872CF5">
        <w:rPr>
          <w:rFonts w:ascii="Calibri" w:hAnsi="Calibri" w:cs="Calibri"/>
          <w:noProof/>
        </w:rPr>
        <w:t xml:space="preserve">, “Intrapartum risk factors for newborn encephalopathy: the Western Australian case-control study,” </w:t>
      </w:r>
      <w:r w:rsidRPr="00872CF5">
        <w:rPr>
          <w:rFonts w:ascii="Calibri" w:hAnsi="Calibri" w:cs="Calibri"/>
          <w:i/>
          <w:iCs/>
          <w:noProof/>
        </w:rPr>
        <w:t>Bmj</w:t>
      </w:r>
      <w:r w:rsidRPr="00872CF5">
        <w:rPr>
          <w:rFonts w:ascii="Calibri" w:hAnsi="Calibri" w:cs="Calibri"/>
          <w:noProof/>
        </w:rPr>
        <w:t>, vol. 317, no. 7172, pp. 1554–1558, 1998.</w:t>
      </w:r>
    </w:p>
    <w:p w14:paraId="31376EFB"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2]</w:t>
      </w:r>
      <w:r w:rsidRPr="00872CF5">
        <w:rPr>
          <w:rFonts w:ascii="Calibri" w:hAnsi="Calibri" w:cs="Calibri"/>
          <w:noProof/>
        </w:rPr>
        <w:tab/>
        <w:t xml:space="preserve">N. Badawi </w:t>
      </w:r>
      <w:r w:rsidRPr="00872CF5">
        <w:rPr>
          <w:rFonts w:ascii="Calibri" w:hAnsi="Calibri" w:cs="Calibri"/>
          <w:i/>
          <w:iCs/>
          <w:noProof/>
        </w:rPr>
        <w:t>et al.</w:t>
      </w:r>
      <w:r w:rsidRPr="00872CF5">
        <w:rPr>
          <w:rFonts w:ascii="Calibri" w:hAnsi="Calibri" w:cs="Calibri"/>
          <w:noProof/>
        </w:rPr>
        <w:t xml:space="preserve">, “Antepartum risk factors for newborn encephalopathy: the Western Australian case-control study,” </w:t>
      </w:r>
      <w:r w:rsidRPr="00872CF5">
        <w:rPr>
          <w:rFonts w:ascii="Calibri" w:hAnsi="Calibri" w:cs="Calibri"/>
          <w:i/>
          <w:iCs/>
          <w:noProof/>
        </w:rPr>
        <w:t>Bmj</w:t>
      </w:r>
      <w:r w:rsidRPr="00872CF5">
        <w:rPr>
          <w:rFonts w:ascii="Calibri" w:hAnsi="Calibri" w:cs="Calibri"/>
          <w:noProof/>
        </w:rPr>
        <w:t>, vol. 317, no. 7172, pp. 1549–1553, 1998.</w:t>
      </w:r>
    </w:p>
    <w:p w14:paraId="36A9654E"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3]</w:t>
      </w:r>
      <w:r w:rsidRPr="00872CF5">
        <w:rPr>
          <w:rFonts w:ascii="Calibri" w:hAnsi="Calibri" w:cs="Calibri"/>
          <w:noProof/>
        </w:rPr>
        <w:tab/>
        <w:t xml:space="preserve">P. M. Taylor, “The First Year of Life: The Collaborative Perinatal Project of the National Institute of Neurological and Communicative Disorders and Stroke,” </w:t>
      </w:r>
      <w:r w:rsidRPr="00872CF5">
        <w:rPr>
          <w:rFonts w:ascii="Calibri" w:hAnsi="Calibri" w:cs="Calibri"/>
          <w:i/>
          <w:iCs/>
          <w:noProof/>
        </w:rPr>
        <w:t>JAMA</w:t>
      </w:r>
      <w:r w:rsidRPr="00872CF5">
        <w:rPr>
          <w:rFonts w:ascii="Calibri" w:hAnsi="Calibri" w:cs="Calibri"/>
          <w:noProof/>
        </w:rPr>
        <w:t>, vol. 244, no. 13, pp. 1503–1503, Sep. 1980, doi: 10.1001/JAMA.1980.03310130075046.</w:t>
      </w:r>
    </w:p>
    <w:p w14:paraId="1BA03E2D"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4]</w:t>
      </w:r>
      <w:r w:rsidRPr="00872CF5">
        <w:rPr>
          <w:rFonts w:ascii="Calibri" w:hAnsi="Calibri" w:cs="Calibri"/>
          <w:noProof/>
        </w:rPr>
        <w:tab/>
        <w:t xml:space="preserve">D. E. Odd, G. Lewis, A. Whitelaw, and D. Gunnell, “Resuscitation at birth and cognition at 8 years of age: a cohort study,” </w:t>
      </w:r>
      <w:r w:rsidRPr="00872CF5">
        <w:rPr>
          <w:rFonts w:ascii="Calibri" w:hAnsi="Calibri" w:cs="Calibri"/>
          <w:i/>
          <w:iCs/>
          <w:noProof/>
        </w:rPr>
        <w:t>Lancet</w:t>
      </w:r>
      <w:r w:rsidRPr="00872CF5">
        <w:rPr>
          <w:rFonts w:ascii="Calibri" w:hAnsi="Calibri" w:cs="Calibri"/>
          <w:noProof/>
        </w:rPr>
        <w:t>, vol. 373, no. 9675, pp. 1615–1622, 2009, doi: 10.1016/S0140-6736(09)60244-0.</w:t>
      </w:r>
    </w:p>
    <w:p w14:paraId="6D7DF9D8"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5]</w:t>
      </w:r>
      <w:r w:rsidRPr="00872CF5">
        <w:rPr>
          <w:rFonts w:ascii="Calibri" w:hAnsi="Calibri" w:cs="Calibri"/>
          <w:noProof/>
        </w:rPr>
        <w:tab/>
        <w:t>“scikit-learn: machine learning in Python — scikit-learn 0.21.3 documentation.” https://scikit-learn.org/stable/index.html (accessed Sep. 10, 2019).</w:t>
      </w:r>
    </w:p>
    <w:p w14:paraId="14E6C7D6"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6]</w:t>
      </w:r>
      <w:r w:rsidRPr="00872CF5">
        <w:rPr>
          <w:rFonts w:ascii="Calibri" w:hAnsi="Calibri" w:cs="Calibri"/>
          <w:noProof/>
        </w:rPr>
        <w:tab/>
        <w:t xml:space="preserve">F. Pedregosa </w:t>
      </w:r>
      <w:r w:rsidRPr="00872CF5">
        <w:rPr>
          <w:rFonts w:ascii="Calibri" w:hAnsi="Calibri" w:cs="Calibri"/>
          <w:i/>
          <w:iCs/>
          <w:noProof/>
        </w:rPr>
        <w:t>et al.</w:t>
      </w:r>
      <w:r w:rsidRPr="00872CF5">
        <w:rPr>
          <w:rFonts w:ascii="Calibri" w:hAnsi="Calibri" w:cs="Calibri"/>
          <w:noProof/>
        </w:rPr>
        <w:t xml:space="preserve">, “Scikit-learn: Machine Learning in {P}ython,” </w:t>
      </w:r>
      <w:r w:rsidRPr="00872CF5">
        <w:rPr>
          <w:rFonts w:ascii="Calibri" w:hAnsi="Calibri" w:cs="Calibri"/>
          <w:i/>
          <w:iCs/>
          <w:noProof/>
        </w:rPr>
        <w:t>J. Mach. Learn. Res.</w:t>
      </w:r>
      <w:r w:rsidRPr="00872CF5">
        <w:rPr>
          <w:rFonts w:ascii="Calibri" w:hAnsi="Calibri" w:cs="Calibri"/>
          <w:noProof/>
        </w:rPr>
        <w:t>, vol. 12, pp. 2825–2830, 2011.</w:t>
      </w:r>
    </w:p>
    <w:p w14:paraId="748D13A9"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7]</w:t>
      </w:r>
      <w:r w:rsidRPr="00872CF5">
        <w:rPr>
          <w:rFonts w:ascii="Calibri" w:hAnsi="Calibri" w:cs="Calibri"/>
          <w:noProof/>
        </w:rPr>
        <w:tab/>
        <w:t xml:space="preserve">X. Robin </w:t>
      </w:r>
      <w:r w:rsidRPr="00872CF5">
        <w:rPr>
          <w:rFonts w:ascii="Calibri" w:hAnsi="Calibri" w:cs="Calibri"/>
          <w:i/>
          <w:iCs/>
          <w:noProof/>
        </w:rPr>
        <w:t>et al.</w:t>
      </w:r>
      <w:r w:rsidRPr="00872CF5">
        <w:rPr>
          <w:rFonts w:ascii="Calibri" w:hAnsi="Calibri" w:cs="Calibri"/>
          <w:noProof/>
        </w:rPr>
        <w:t xml:space="preserve">, “pROC: an open-source package for R and S+ to analyze and compare ROC curves,” </w:t>
      </w:r>
      <w:r w:rsidRPr="00872CF5">
        <w:rPr>
          <w:rFonts w:ascii="Calibri" w:hAnsi="Calibri" w:cs="Calibri"/>
          <w:i/>
          <w:iCs/>
          <w:noProof/>
        </w:rPr>
        <w:t>BMC Bioinformatics</w:t>
      </w:r>
      <w:r w:rsidRPr="00872CF5">
        <w:rPr>
          <w:rFonts w:ascii="Calibri" w:hAnsi="Calibri" w:cs="Calibri"/>
          <w:noProof/>
        </w:rPr>
        <w:t>, vol. 12, p. 77, 2011.</w:t>
      </w:r>
    </w:p>
    <w:p w14:paraId="63384011"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8]</w:t>
      </w:r>
      <w:r w:rsidRPr="00872CF5">
        <w:rPr>
          <w:rFonts w:ascii="Calibri" w:hAnsi="Calibri" w:cs="Calibri"/>
          <w:noProof/>
        </w:rPr>
        <w:tab/>
        <w:t>T. Developers, “TensorFlow,” Jan. 2022, doi: 10.5281/ZENODO.5898685.</w:t>
      </w:r>
    </w:p>
    <w:p w14:paraId="7FFEA7CF"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29]</w:t>
      </w:r>
      <w:r w:rsidRPr="00872CF5">
        <w:rPr>
          <w:rFonts w:ascii="Calibri" w:hAnsi="Calibri" w:cs="Calibri"/>
          <w:noProof/>
        </w:rPr>
        <w:tab/>
        <w:t xml:space="preserve">T. Li, C. Gao, C. Yan, S. Osmundson, B. A. Malin, and Y. Chen, “Predicting Neonatal Encephalopathy From Maternal Data in Electronic Medical Records,” </w:t>
      </w:r>
      <w:r w:rsidRPr="00872CF5">
        <w:rPr>
          <w:rFonts w:ascii="Calibri" w:hAnsi="Calibri" w:cs="Calibri"/>
          <w:i/>
          <w:iCs/>
          <w:noProof/>
        </w:rPr>
        <w:t>AMIA Summits Transl. Sci. Proc.</w:t>
      </w:r>
      <w:r w:rsidRPr="00872CF5">
        <w:rPr>
          <w:rFonts w:ascii="Calibri" w:hAnsi="Calibri" w:cs="Calibri"/>
          <w:noProof/>
        </w:rPr>
        <w:t>, vol. 2018, p. 359, 2018, Accessed: Jan. 26, 2022. [Online]. Available: /pmc/articles/PMC5961831/.</w:t>
      </w:r>
    </w:p>
    <w:p w14:paraId="6778B605"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30]</w:t>
      </w:r>
      <w:r w:rsidRPr="00872CF5">
        <w:rPr>
          <w:rFonts w:ascii="Calibri" w:hAnsi="Calibri" w:cs="Calibri"/>
          <w:noProof/>
        </w:rPr>
        <w:tab/>
        <w:t xml:space="preserve">C. Gao, C. Yan, S. Osmundson, B. A. Malin, and Y. Chen, “A deep learning approach to predict neonatal encephalopathy from electronic health records,” </w:t>
      </w:r>
      <w:r w:rsidRPr="00872CF5">
        <w:rPr>
          <w:rFonts w:ascii="Calibri" w:hAnsi="Calibri" w:cs="Calibri"/>
          <w:i/>
          <w:iCs/>
          <w:noProof/>
        </w:rPr>
        <w:t>2019 IEEE Int. Conf. Healthc. Informatics, ICHI 2019</w:t>
      </w:r>
      <w:r w:rsidRPr="00872CF5">
        <w:rPr>
          <w:rFonts w:ascii="Calibri" w:hAnsi="Calibri" w:cs="Calibri"/>
          <w:noProof/>
        </w:rPr>
        <w:t>, Jun. 2019, doi: 10.1109/ICHI.2019.8904667.</w:t>
      </w:r>
    </w:p>
    <w:p w14:paraId="1CEBC78B"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31]</w:t>
      </w:r>
      <w:r w:rsidRPr="00872CF5">
        <w:rPr>
          <w:rFonts w:ascii="Calibri" w:hAnsi="Calibri" w:cs="Calibri"/>
          <w:noProof/>
        </w:rPr>
        <w:tab/>
        <w:t xml:space="preserve">R. Townsend </w:t>
      </w:r>
      <w:r w:rsidRPr="00872CF5">
        <w:rPr>
          <w:rFonts w:ascii="Calibri" w:hAnsi="Calibri" w:cs="Calibri"/>
          <w:i/>
          <w:iCs/>
          <w:noProof/>
        </w:rPr>
        <w:t>et al.</w:t>
      </w:r>
      <w:r w:rsidRPr="00872CF5">
        <w:rPr>
          <w:rFonts w:ascii="Calibri" w:hAnsi="Calibri" w:cs="Calibri"/>
          <w:noProof/>
        </w:rPr>
        <w:t xml:space="preserve">, “Can risk prediction models help us individualise stillbirth prevention? A systematic review and critical appraisal of published risk models,” </w:t>
      </w:r>
      <w:r w:rsidRPr="00872CF5">
        <w:rPr>
          <w:rFonts w:ascii="Calibri" w:hAnsi="Calibri" w:cs="Calibri"/>
          <w:i/>
          <w:iCs/>
          <w:noProof/>
        </w:rPr>
        <w:t>BJOG An Int. J. Obstet. Gynaecol.</w:t>
      </w:r>
      <w:r w:rsidRPr="00872CF5">
        <w:rPr>
          <w:rFonts w:ascii="Calibri" w:hAnsi="Calibri" w:cs="Calibri"/>
          <w:noProof/>
        </w:rPr>
        <w:t>, vol. 128, no. 2, pp. 214–224, Jan. 2021, doi: 10.1111/1471-0528.16487.</w:t>
      </w:r>
    </w:p>
    <w:p w14:paraId="1C52DE4A"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32]</w:t>
      </w:r>
      <w:r w:rsidRPr="00872CF5">
        <w:rPr>
          <w:rFonts w:ascii="Calibri" w:hAnsi="Calibri" w:cs="Calibri"/>
          <w:noProof/>
        </w:rPr>
        <w:tab/>
        <w:t xml:space="preserve">J. C. Stoltzfus, “Logistic Regression: A Brief Primer,” </w:t>
      </w:r>
      <w:r w:rsidRPr="00872CF5">
        <w:rPr>
          <w:rFonts w:ascii="Calibri" w:hAnsi="Calibri" w:cs="Calibri"/>
          <w:i/>
          <w:iCs/>
          <w:noProof/>
        </w:rPr>
        <w:t>Acad. Emerg. Med.</w:t>
      </w:r>
      <w:r w:rsidRPr="00872CF5">
        <w:rPr>
          <w:rFonts w:ascii="Calibri" w:hAnsi="Calibri" w:cs="Calibri"/>
          <w:noProof/>
        </w:rPr>
        <w:t>, vol. 18, no. 10, pp. 1099–1104, Oct. 2011, doi: 10.1111/J.1553-2712.2011.01185.X.</w:t>
      </w:r>
    </w:p>
    <w:p w14:paraId="3226789A"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t>[33]</w:t>
      </w:r>
      <w:r w:rsidRPr="00872CF5">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872CF5">
        <w:rPr>
          <w:rFonts w:ascii="Calibri" w:hAnsi="Calibri" w:cs="Calibri"/>
          <w:i/>
          <w:iCs/>
          <w:noProof/>
        </w:rPr>
        <w:t>Journal of Clinical Epidemiology</w:t>
      </w:r>
      <w:r w:rsidRPr="00872CF5">
        <w:rPr>
          <w:rFonts w:ascii="Calibri" w:hAnsi="Calibri" w:cs="Calibri"/>
          <w:noProof/>
        </w:rPr>
        <w:t>, vol. 110. Elsevier USA, pp. 12–22, Jun. 01, 2019, doi: 10.1016/j.jclinepi.2019.02.004.</w:t>
      </w:r>
    </w:p>
    <w:p w14:paraId="08ED7CDF" w14:textId="77777777" w:rsidR="00872CF5" w:rsidRPr="00872CF5" w:rsidRDefault="00872CF5" w:rsidP="00872CF5">
      <w:pPr>
        <w:widowControl w:val="0"/>
        <w:autoSpaceDE w:val="0"/>
        <w:autoSpaceDN w:val="0"/>
        <w:adjustRightInd w:val="0"/>
        <w:ind w:left="640" w:hanging="640"/>
        <w:rPr>
          <w:rFonts w:ascii="Calibri" w:hAnsi="Calibri" w:cs="Calibri"/>
          <w:noProof/>
        </w:rPr>
      </w:pPr>
      <w:r w:rsidRPr="00872CF5">
        <w:rPr>
          <w:rFonts w:ascii="Calibri" w:hAnsi="Calibri" w:cs="Calibri"/>
          <w:noProof/>
        </w:rPr>
        <w:lastRenderedPageBreak/>
        <w:t>[34]</w:t>
      </w:r>
      <w:r w:rsidRPr="00872CF5">
        <w:rPr>
          <w:rFonts w:ascii="Calibri" w:hAnsi="Calibri" w:cs="Calibri"/>
          <w:noProof/>
        </w:rPr>
        <w:tab/>
        <w:t xml:space="preserve">S. Nembrini, I. R. König, and M. N. Wright, “The revival of the Gini importance?,” </w:t>
      </w:r>
      <w:r w:rsidRPr="00872CF5">
        <w:rPr>
          <w:rFonts w:ascii="Calibri" w:hAnsi="Calibri" w:cs="Calibri"/>
          <w:i/>
          <w:iCs/>
          <w:noProof/>
        </w:rPr>
        <w:t>Bioinformatics</w:t>
      </w:r>
      <w:r w:rsidRPr="00872CF5">
        <w:rPr>
          <w:rFonts w:ascii="Calibri" w:hAnsi="Calibri" w:cs="Calibri"/>
          <w:noProof/>
        </w:rPr>
        <w:t>, vol. 34, no. 21, p. 3711, Nov. 2018, doi: 10.1093/BIOINFORMATICS/BTY373.</w:t>
      </w:r>
    </w:p>
    <w:p w14:paraId="02212129" w14:textId="19DC3115" w:rsidR="00F27DC2" w:rsidRPr="00C81F80" w:rsidRDefault="002D6DBB" w:rsidP="00872CF5">
      <w:pPr>
        <w:widowControl w:val="0"/>
        <w:autoSpaceDE w:val="0"/>
        <w:autoSpaceDN w:val="0"/>
        <w:adjustRightInd w:val="0"/>
        <w:ind w:left="640" w:hanging="640"/>
        <w:rPr>
          <w:rFonts w:cstheme="minorHAnsi"/>
          <w:b/>
          <w:bCs/>
        </w:rPr>
      </w:pPr>
      <w:r w:rsidRPr="00C81F80">
        <w:rPr>
          <w:rFonts w:cstheme="minorHAnsi"/>
          <w:b/>
          <w:bCs/>
        </w:rPr>
        <w:fldChar w:fldCharType="end"/>
      </w:r>
      <w:r w:rsidR="00F27DC2"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7E1ED6B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36265E04"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5A7202">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21], [22]","plainTextFormattedCitation":"[21], [22]","previouslyFormattedCitation":"[21], [22]"},"properties":{"noteIndex":0},"schema":"https://github.com/citation-style-language/schema/raw/master/csl-citation.json"}</w:instrText>
      </w:r>
      <w:r w:rsidR="00B3226D">
        <w:rPr>
          <w:rFonts w:cstheme="minorHAnsi"/>
          <w:bCs/>
          <w:i/>
          <w:iCs/>
        </w:rPr>
        <w:fldChar w:fldCharType="separate"/>
      </w:r>
      <w:r w:rsidR="005A7202" w:rsidRPr="005A7202">
        <w:rPr>
          <w:rFonts w:cstheme="minorHAnsi"/>
          <w:bCs/>
          <w:iCs/>
          <w:noProof/>
        </w:rPr>
        <w:t>[21], [22]</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r>
        <w:rPr>
          <w:rFonts w:cstheme="minorHAnsi"/>
          <w:bCs/>
        </w:rPr>
        <w:lastRenderedPageBreak/>
        <w:t>Supplementary Table 2. Feature selection methods</w:t>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5671"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172234">
            <w:pPr>
              <w:rPr>
                <w:rFonts w:cstheme="minorHAnsi"/>
                <w:bCs/>
              </w:rPr>
            </w:pPr>
            <w:r>
              <w:rPr>
                <w:rFonts w:cstheme="minorHAnsi"/>
                <w:bCs/>
              </w:rPr>
              <w:t>LASSO regression</w:t>
            </w:r>
          </w:p>
        </w:tc>
        <w:tc>
          <w:tcPr>
            <w:tcW w:w="5671" w:type="dxa"/>
          </w:tcPr>
          <w:p w14:paraId="5EFD4DBD" w14:textId="524823B3" w:rsidR="00546CCB" w:rsidRDefault="007D312B" w:rsidP="00172234">
            <w:pPr>
              <w:rPr>
                <w:rFonts w:cstheme="minorHAnsi"/>
                <w:bCs/>
              </w:rPr>
            </w:pPr>
            <w:r>
              <w:rPr>
                <w:rFonts w:cstheme="minorHAnsi"/>
                <w:bCs/>
              </w:rPr>
              <w:t xml:space="preserve">Applies an </w:t>
            </w:r>
            <w:r w:rsidR="00DC3558">
              <w:rPr>
                <w:rFonts w:cstheme="minorHAnsi"/>
                <w:bCs/>
              </w:rPr>
              <w:t>L1 penalty term</w:t>
            </w:r>
            <w:r w:rsidR="004F7983">
              <w:rPr>
                <w:rFonts w:cstheme="minorHAnsi"/>
                <w:bCs/>
              </w:rPr>
              <w:t xml:space="preserve"> </w:t>
            </w:r>
            <w:r w:rsidR="00F22127">
              <w:rPr>
                <w:rFonts w:cstheme="minorHAnsi"/>
                <w:bCs/>
              </w:rPr>
              <w:t xml:space="preserve">that </w:t>
            </w:r>
            <w:r w:rsidR="004F7983">
              <w:rPr>
                <w:rFonts w:cstheme="minorHAnsi"/>
                <w:bCs/>
              </w:rPr>
              <w:t xml:space="preserve">shrinks weak </w:t>
            </w:r>
            <w:r w:rsidR="007B2E10">
              <w:rPr>
                <w:rFonts w:cstheme="minorHAnsi"/>
                <w:bCs/>
              </w:rPr>
              <w:t>predictors</w:t>
            </w:r>
            <w:r w:rsidR="004F7983">
              <w:rPr>
                <w:rFonts w:cstheme="minorHAnsi"/>
                <w:bCs/>
              </w:rPr>
              <w:t xml:space="preserve"> to zero such that they are removed from the regression model</w:t>
            </w:r>
            <w:r w:rsidR="00FB2E82">
              <w:rPr>
                <w:rFonts w:cstheme="minorHAnsi"/>
                <w:bCs/>
              </w:rPr>
              <w:t xml:space="preserve"> </w:t>
            </w:r>
            <w:r w:rsidR="00FB2E82">
              <w:rPr>
                <w:rFonts w:cstheme="minorHAnsi"/>
                <w:bCs/>
              </w:rPr>
              <w:fldChar w:fldCharType="begin" w:fldLock="1"/>
            </w:r>
            <w:r w:rsidR="00FB2E82">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B2E82">
              <w:rPr>
                <w:rFonts w:cstheme="minorHAnsi"/>
                <w:bCs/>
              </w:rPr>
              <w:fldChar w:fldCharType="separate"/>
            </w:r>
            <w:r w:rsidR="00FB2E82" w:rsidRPr="00FB2E82">
              <w:rPr>
                <w:rFonts w:cstheme="minorHAnsi"/>
                <w:bCs/>
                <w:noProof/>
              </w:rPr>
              <w:t>[8]</w:t>
            </w:r>
            <w:r w:rsidR="00FB2E82">
              <w:rPr>
                <w:rFonts w:cstheme="minorHAnsi"/>
                <w:bCs/>
              </w:rPr>
              <w:fldChar w:fldCharType="end"/>
            </w:r>
            <w:r w:rsidR="00DC3FCF">
              <w:rPr>
                <w:rFonts w:cstheme="minorHAnsi"/>
                <w:bCs/>
              </w:rPr>
              <w:t>. Feature importance is estimated using the absolute coefficient.</w:t>
            </w:r>
          </w:p>
        </w:tc>
      </w:tr>
      <w:tr w:rsidR="00205365" w14:paraId="0453C025" w14:textId="77777777" w:rsidTr="00DC355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5671" w:type="dxa"/>
          </w:tcPr>
          <w:p w14:paraId="3B4FED6A" w14:textId="379D2052" w:rsidR="00205365" w:rsidRDefault="00CA76CF" w:rsidP="00172234">
            <w:pPr>
              <w:rPr>
                <w:rFonts w:cstheme="minorHAnsi"/>
                <w:bCs/>
              </w:rPr>
            </w:pPr>
            <w:r>
              <w:rPr>
                <w:rFonts w:cstheme="minorHAnsi"/>
                <w:bCs/>
              </w:rPr>
              <w:t xml:space="preserve">Applies </w:t>
            </w:r>
            <w:r w:rsidR="009C3305">
              <w:rPr>
                <w:rFonts w:cstheme="minorHAnsi"/>
                <w:bCs/>
              </w:rPr>
              <w:t>L1 and L2 penalty terms</w:t>
            </w:r>
            <w:r>
              <w:rPr>
                <w:rFonts w:cstheme="minorHAnsi"/>
                <w:bCs/>
              </w:rPr>
              <w:t xml:space="preserve"> which both downweighs </w:t>
            </w:r>
            <w:r w:rsidR="00530913">
              <w:rPr>
                <w:rFonts w:cstheme="minorHAnsi"/>
                <w:bCs/>
              </w:rPr>
              <w:t>and</w:t>
            </w:r>
            <w:r>
              <w:rPr>
                <w:rFonts w:cstheme="minorHAnsi"/>
                <w:bCs/>
              </w:rPr>
              <w:t xml:space="preserve"> removes weak </w:t>
            </w:r>
            <w:r w:rsidR="000B3D93">
              <w:rPr>
                <w:rFonts w:cstheme="minorHAnsi"/>
                <w:bCs/>
              </w:rPr>
              <w:t xml:space="preserve">predictors </w:t>
            </w:r>
            <w:r>
              <w:rPr>
                <w:rFonts w:cstheme="minorHAnsi"/>
                <w:bCs/>
              </w:rPr>
              <w:t>from the regression model</w:t>
            </w:r>
            <w:r w:rsidR="00FB2E82">
              <w:rPr>
                <w:rFonts w:cstheme="minorHAnsi"/>
                <w:bCs/>
              </w:rPr>
              <w:t xml:space="preserve"> </w:t>
            </w:r>
            <w:r w:rsidR="00FB2E82">
              <w:rPr>
                <w:rFonts w:cstheme="minorHAnsi"/>
                <w:bCs/>
              </w:rPr>
              <w:fldChar w:fldCharType="begin" w:fldLock="1"/>
            </w:r>
            <w:r w:rsidR="005A7202">
              <w:rPr>
                <w:rFonts w:cstheme="minorHAnsi"/>
                <w:b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Cs/>
              </w:rPr>
              <w:instrText>≫</w:instrText>
            </w:r>
            <w:r w:rsidR="005A7202">
              <w:rPr>
                <w:rFonts w:cstheme="minorHAnsi"/>
                <w:b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B2E82">
              <w:rPr>
                <w:rFonts w:cstheme="minorHAnsi"/>
                <w:bCs/>
              </w:rPr>
              <w:fldChar w:fldCharType="separate"/>
            </w:r>
            <w:r w:rsidR="005A7202" w:rsidRPr="005A7202">
              <w:rPr>
                <w:rFonts w:cstheme="minorHAnsi"/>
                <w:bCs/>
                <w:noProof/>
              </w:rPr>
              <w:t>[9]</w:t>
            </w:r>
            <w:r w:rsidR="00FB2E82">
              <w:rPr>
                <w:rFonts w:cstheme="minorHAnsi"/>
                <w:bCs/>
              </w:rPr>
              <w:fldChar w:fldCharType="end"/>
            </w:r>
            <w:r w:rsidR="00540E69">
              <w:rPr>
                <w:rFonts w:cstheme="minorHAnsi"/>
                <w:bCs/>
              </w:rPr>
              <w:t>. Feature importance is estimated using the absolute coefficient.</w:t>
            </w:r>
          </w:p>
        </w:tc>
      </w:tr>
      <w:tr w:rsidR="00ED6381" w14:paraId="041BD9F7" w14:textId="77777777" w:rsidTr="00DC3558">
        <w:tc>
          <w:tcPr>
            <w:tcW w:w="3068" w:type="dxa"/>
          </w:tcPr>
          <w:p w14:paraId="5F9BAEC1" w14:textId="4AC4B0BB" w:rsidR="00ED6381" w:rsidRDefault="00ED6381" w:rsidP="00172234">
            <w:pPr>
              <w:rPr>
                <w:rFonts w:cstheme="minorHAnsi"/>
                <w:bCs/>
              </w:rPr>
            </w:pPr>
            <w:r>
              <w:rPr>
                <w:rFonts w:cstheme="minorHAnsi"/>
                <w:bCs/>
              </w:rPr>
              <w:t>Extra trees</w:t>
            </w:r>
          </w:p>
        </w:tc>
        <w:tc>
          <w:tcPr>
            <w:tcW w:w="5671" w:type="dxa"/>
          </w:tcPr>
          <w:p w14:paraId="728C1C05" w14:textId="137F9116" w:rsidR="00ED6381" w:rsidRDefault="00A768B3" w:rsidP="00172234">
            <w:pPr>
              <w:rPr>
                <w:rFonts w:cstheme="minorHAnsi"/>
                <w:bCs/>
              </w:rPr>
            </w:pPr>
            <w:r>
              <w:rPr>
                <w:rFonts w:cstheme="minorHAnsi"/>
                <w:bCs/>
              </w:rPr>
              <w:t xml:space="preserve">An ensemble of decision trees that randomly splits on </w:t>
            </w:r>
            <w:r w:rsidR="006B019D">
              <w:rPr>
                <w:rFonts w:cstheme="minorHAnsi"/>
                <w:bCs/>
              </w:rPr>
              <w:t xml:space="preserve">both </w:t>
            </w:r>
            <w:r>
              <w:rPr>
                <w:rFonts w:cstheme="minorHAnsi"/>
                <w:bCs/>
              </w:rPr>
              <w:t>attribute and value</w:t>
            </w:r>
            <w:r w:rsidR="0038735C">
              <w:rPr>
                <w:rFonts w:cstheme="minorHAnsi"/>
                <w:bCs/>
              </w:rPr>
              <w:t xml:space="preserve"> </w:t>
            </w:r>
            <w:r w:rsidR="007754BB">
              <w:rPr>
                <w:rFonts w:cstheme="minorHAnsi"/>
                <w:bCs/>
              </w:rPr>
              <w:fldChar w:fldCharType="begin" w:fldLock="1"/>
            </w:r>
            <w:r w:rsidR="005A7202">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7754BB">
              <w:rPr>
                <w:rFonts w:cstheme="minorHAnsi"/>
                <w:bCs/>
              </w:rPr>
              <w:fldChar w:fldCharType="separate"/>
            </w:r>
            <w:r w:rsidR="005A7202" w:rsidRPr="005A7202">
              <w:rPr>
                <w:rFonts w:cstheme="minorHAnsi"/>
                <w:bCs/>
                <w:noProof/>
              </w:rPr>
              <w:t>[11]</w:t>
            </w:r>
            <w:r w:rsidR="007754BB">
              <w:rPr>
                <w:rFonts w:cstheme="minorHAnsi"/>
                <w:bCs/>
              </w:rPr>
              <w:fldChar w:fldCharType="end"/>
            </w:r>
            <w:r w:rsidR="003F18CD">
              <w:rPr>
                <w:rFonts w:cstheme="minorHAnsi"/>
                <w:bCs/>
              </w:rPr>
              <w:t>.</w:t>
            </w:r>
            <w:r w:rsidR="00D26B06">
              <w:rPr>
                <w:rFonts w:cstheme="minorHAnsi"/>
                <w:bCs/>
              </w:rPr>
              <w:t xml:space="preserve"> </w:t>
            </w:r>
            <w:r w:rsidR="00DC3FCF">
              <w:rPr>
                <w:rFonts w:cstheme="minorHAnsi"/>
                <w:bCs/>
              </w:rPr>
              <w:t xml:space="preserve">Feature importance is estimated using </w:t>
            </w:r>
            <w:r w:rsidR="00D26B06">
              <w:rPr>
                <w:rFonts w:cstheme="minorHAnsi"/>
                <w:bCs/>
              </w:rPr>
              <w:t xml:space="preserve">Gini impurity metric which </w:t>
            </w:r>
            <w:r w:rsidR="003904A4">
              <w:rPr>
                <w:rFonts w:cstheme="minorHAnsi"/>
                <w:bCs/>
              </w:rPr>
              <w:t xml:space="preserve">measures </w:t>
            </w:r>
            <w:r w:rsidR="003904A4" w:rsidRPr="003904A4">
              <w:rPr>
                <w:rFonts w:cstheme="minorHAnsi"/>
                <w:bCs/>
              </w:rPr>
              <w:t xml:space="preserve">the </w:t>
            </w:r>
            <w:r w:rsidR="003904A4">
              <w:rPr>
                <w:rFonts w:cstheme="minorHAnsi"/>
                <w:bCs/>
              </w:rPr>
              <w:t xml:space="preserve">probability </w:t>
            </w:r>
            <w:r w:rsidR="003904A4" w:rsidRPr="003904A4">
              <w:rPr>
                <w:rFonts w:cstheme="minorHAnsi"/>
                <w:bCs/>
              </w:rPr>
              <w:t>of an incorrect classification</w:t>
            </w:r>
            <w:r w:rsidR="00A36EFC">
              <w:rPr>
                <w:rFonts w:cstheme="minorHAnsi"/>
                <w:bCs/>
              </w:rPr>
              <w:t xml:space="preserve"> for each feature</w:t>
            </w:r>
            <w:r w:rsidR="00B858B4">
              <w:rPr>
                <w:rFonts w:cstheme="minorHAnsi"/>
                <w:bCs/>
              </w:rPr>
              <w:t xml:space="preserve"> </w:t>
            </w:r>
            <w:r w:rsidR="00B858B4">
              <w:rPr>
                <w:rFonts w:cstheme="minorHAnsi"/>
                <w:bCs/>
              </w:rPr>
              <w:fldChar w:fldCharType="begin" w:fldLock="1"/>
            </w:r>
            <w:r w:rsidR="00872CF5">
              <w:rPr>
                <w:rFonts w:cstheme="minorHAnsi"/>
                <w:bCs/>
              </w:rPr>
              <w:instrText>ADDIN CSL_CITATION {"citationItems":[{"id":"ITEM-1","itemData":{"DOI":"10.1093/BIOINFORMATICS/BTY373","ISSN":"14602059","PMID":"29757357","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id":"ITEM-1","issue":"21","issued":{"date-parts":[["2018","11","1"]]},"page":"3711","publisher":"Oxford University Press","title":"The revival of the Gini importance?","type":"article-journal","volume":"34"},"uris":["http://www.mendeley.com/documents/?uuid=073f6d8d-67b3-3a8a-ad17-47d22732f6be"]}],"mendeley":{"formattedCitation":"[34]","plainTextFormattedCitation":"[34]","previouslyFormattedCitation":"[33]"},"properties":{"noteIndex":0},"schema":"https://github.com/citation-style-language/schema/raw/master/csl-citation.json"}</w:instrText>
            </w:r>
            <w:r w:rsidR="00B858B4">
              <w:rPr>
                <w:rFonts w:cstheme="minorHAnsi"/>
                <w:bCs/>
              </w:rPr>
              <w:fldChar w:fldCharType="separate"/>
            </w:r>
            <w:r w:rsidR="00872CF5" w:rsidRPr="00872CF5">
              <w:rPr>
                <w:rFonts w:cstheme="minorHAnsi"/>
                <w:bCs/>
                <w:noProof/>
              </w:rPr>
              <w:t>[34]</w:t>
            </w:r>
            <w:r w:rsidR="00B858B4">
              <w:rPr>
                <w:rFonts w:cstheme="minorHAnsi"/>
                <w:bCs/>
              </w:rPr>
              <w:fldChar w:fldCharType="end"/>
            </w:r>
            <w:r w:rsidR="00B858B4">
              <w:rPr>
                <w:rFonts w:cstheme="minorHAnsi"/>
                <w:bCs/>
              </w:rPr>
              <w:t>.</w:t>
            </w:r>
          </w:p>
        </w:tc>
      </w:tr>
      <w:tr w:rsidR="00546CCB" w14:paraId="53685012" w14:textId="77777777" w:rsidTr="00DC355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5671" w:type="dxa"/>
          </w:tcPr>
          <w:p w14:paraId="1EE85DEF" w14:textId="7A9111DC" w:rsidR="00546CCB" w:rsidRDefault="00C1113A" w:rsidP="00172234">
            <w:pPr>
              <w:rPr>
                <w:rFonts w:cstheme="minorHAnsi"/>
                <w:bCs/>
              </w:rPr>
            </w:pPr>
            <w:r>
              <w:rPr>
                <w:rFonts w:cstheme="minorHAnsi"/>
                <w:bCs/>
              </w:rPr>
              <w:t xml:space="preserve">Applies an L1 penalty term that shrinks weak predictors such that they are removed from the support vector classifier </w:t>
            </w:r>
            <w:r w:rsidR="00074B32">
              <w:rPr>
                <w:rFonts w:cstheme="minorHAnsi"/>
                <w:bCs/>
              </w:rPr>
              <w:t xml:space="preserve">(SVC) </w:t>
            </w:r>
            <w:r>
              <w:rPr>
                <w:rFonts w:cstheme="minorHAnsi"/>
                <w:bCs/>
              </w:rPr>
              <w:fldChar w:fldCharType="begin" w:fldLock="1"/>
            </w:r>
            <w:r>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Pr>
                <w:rFonts w:cstheme="minorHAnsi"/>
                <w:bCs/>
              </w:rPr>
              <w:fldChar w:fldCharType="separate"/>
            </w:r>
            <w:r w:rsidRPr="00FB2E82">
              <w:rPr>
                <w:rFonts w:cstheme="minorHAnsi"/>
                <w:bCs/>
                <w:noProof/>
              </w:rPr>
              <w:t>[8]</w:t>
            </w:r>
            <w:r>
              <w:rPr>
                <w:rFonts w:cstheme="minorHAnsi"/>
                <w:bCs/>
              </w:rPr>
              <w:fldChar w:fldCharType="end"/>
            </w:r>
            <w:r>
              <w:rPr>
                <w:rFonts w:cstheme="minorHAnsi"/>
                <w:bCs/>
              </w:rPr>
              <w:t>.</w:t>
            </w:r>
            <w:r w:rsidR="00074B32">
              <w:rPr>
                <w:rFonts w:cstheme="minorHAnsi"/>
                <w:bCs/>
              </w:rPr>
              <w:t xml:space="preserve"> The SVC learns a decision boundary around features for each class.</w:t>
            </w:r>
          </w:p>
        </w:tc>
      </w:tr>
      <w:tr w:rsidR="00546CCB" w14:paraId="347F0584" w14:textId="77777777" w:rsidTr="00DC355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5671" w:type="dxa"/>
          </w:tcPr>
          <w:p w14:paraId="4C27F8C2" w14:textId="48872AF5" w:rsidR="00546CCB" w:rsidRDefault="00F13FB9" w:rsidP="00172234">
            <w:pPr>
              <w:rPr>
                <w:rFonts w:cstheme="minorHAnsi"/>
                <w:bCs/>
              </w:rPr>
            </w:pPr>
            <w:r>
              <w:rPr>
                <w:rFonts w:cstheme="minorHAnsi"/>
                <w:bCs/>
              </w:rPr>
              <w:t>Backward stepwise logistic regression</w:t>
            </w:r>
            <w:r w:rsidR="0077002D">
              <w:rPr>
                <w:rFonts w:cstheme="minorHAnsi"/>
                <w:bCs/>
              </w:rPr>
              <w:t xml:space="preserve"> </w:t>
            </w:r>
            <w:r w:rsidR="00EA2338">
              <w:rPr>
                <w:rFonts w:cstheme="minorHAnsi"/>
                <w:bCs/>
              </w:rPr>
              <w:t>that</w:t>
            </w:r>
            <w:r w:rsidR="0077002D">
              <w:rPr>
                <w:rFonts w:cstheme="minorHAnsi"/>
                <w:bCs/>
              </w:rPr>
              <w:t xml:space="preserve"> </w:t>
            </w:r>
            <w:r w:rsidR="00EA2338">
              <w:rPr>
                <w:rFonts w:cstheme="minorHAnsi"/>
                <w:bCs/>
              </w:rPr>
              <w:t xml:space="preserve">compares model performance using </w:t>
            </w:r>
            <w:r w:rsidR="00CB1182">
              <w:rPr>
                <w:rFonts w:cstheme="minorHAnsi"/>
                <w:bCs/>
              </w:rPr>
              <w:t>the area under the ROC curve</w:t>
            </w:r>
            <w:r w:rsidR="0077002D">
              <w:rPr>
                <w:rFonts w:cstheme="minorHAnsi"/>
                <w:bCs/>
              </w:rPr>
              <w:t xml:space="preserve"> </w:t>
            </w:r>
            <w:r w:rsidR="00B67F80">
              <w:rPr>
                <w:rFonts w:cstheme="minorHAnsi"/>
                <w:bCs/>
              </w:rPr>
              <w:fldChar w:fldCharType="begin" w:fldLock="1"/>
            </w:r>
            <w:r w:rsidR="005A7202">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B67F80">
              <w:rPr>
                <w:rFonts w:cstheme="minorHAnsi"/>
                <w:bCs/>
              </w:rPr>
              <w:fldChar w:fldCharType="separate"/>
            </w:r>
            <w:r w:rsidR="005A7202" w:rsidRPr="005A7202">
              <w:rPr>
                <w:rFonts w:cstheme="minorHAnsi"/>
                <w:bCs/>
                <w:noProof/>
              </w:rPr>
              <w:t>[13]</w:t>
            </w:r>
            <w:r w:rsidR="00B67F80">
              <w:rPr>
                <w:rFonts w:cstheme="minorHAnsi"/>
                <w:bCs/>
              </w:rPr>
              <w:fldChar w:fldCharType="end"/>
            </w:r>
            <w:r w:rsidR="00B333A9">
              <w:rPr>
                <w:rFonts w:cstheme="minorHAnsi"/>
                <w:bCs/>
              </w:rPr>
              <w:t xml:space="preserve">. </w:t>
            </w: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commentRangeStart w:id="14"/>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commentRangeEnd w:id="14"/>
      <w:r w:rsidR="006D605A">
        <w:rPr>
          <w:rStyle w:val="CommentReference"/>
        </w:rPr>
        <w:commentReference w:id="14"/>
      </w:r>
    </w:p>
    <w:p w14:paraId="1D6501C8" w14:textId="77777777" w:rsidR="00150CDE" w:rsidRPr="00C81F80" w:rsidRDefault="00150CDE" w:rsidP="00172234">
      <w:pPr>
        <w:rPr>
          <w:rFonts w:cstheme="minorHAnsi"/>
          <w:bCs/>
        </w:rPr>
      </w:pPr>
    </w:p>
    <w:p w14:paraId="05405AA4" w14:textId="38B5496A" w:rsidR="005F1367" w:rsidRPr="00C81F80" w:rsidRDefault="0090785D" w:rsidP="00172234">
      <w:pPr>
        <w:rPr>
          <w:rFonts w:cstheme="minorHAnsi"/>
          <w:bCs/>
        </w:rPr>
      </w:pPr>
      <w:r>
        <w:rPr>
          <w:rFonts w:cstheme="minorHAnsi"/>
          <w:bCs/>
          <w:noProof/>
        </w:rPr>
        <w:drawing>
          <wp:inline distT="0" distB="0" distL="0" distR="0" wp14:anchorId="1DCE35F6" wp14:editId="214D6B85">
            <wp:extent cx="5731510" cy="5731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1C36A1AB" w:rsidR="00EA2626" w:rsidRPr="00C81F80" w:rsidRDefault="0090785D" w:rsidP="00137312">
      <w:pPr>
        <w:rPr>
          <w:rFonts w:cstheme="minorHAnsi"/>
          <w:bCs/>
        </w:rPr>
      </w:pPr>
      <w:r>
        <w:rPr>
          <w:rFonts w:cstheme="minorHAnsi"/>
          <w:bCs/>
          <w:noProof/>
        </w:rPr>
        <w:drawing>
          <wp:inline distT="0" distB="0" distL="0" distR="0" wp14:anchorId="76E4D96F" wp14:editId="0AE4CE8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2AADB2C2" w:rsidR="00EA2626" w:rsidRPr="00C81F80" w:rsidRDefault="008D3ADE" w:rsidP="00172234">
      <w:pPr>
        <w:rPr>
          <w:rFonts w:cstheme="minorHAnsi"/>
          <w:bCs/>
        </w:rPr>
      </w:pPr>
      <w:r>
        <w:rPr>
          <w:rFonts w:cstheme="minorHAnsi"/>
          <w:bCs/>
          <w:noProof/>
        </w:rPr>
        <w:drawing>
          <wp:inline distT="0" distB="0" distL="0" distR="0" wp14:anchorId="64AF799E" wp14:editId="3CA1758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A7D6D4E" w14:textId="4CBD0529" w:rsidR="00C42318" w:rsidRPr="00607969" w:rsidRDefault="00050643" w:rsidP="00172234">
      <w:pPr>
        <w:rPr>
          <w:rFonts w:cstheme="minorHAnsi"/>
        </w:rPr>
      </w:pPr>
      <w:commentRangeStart w:id="15"/>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5"/>
      <w:r w:rsidR="00DB77C4" w:rsidRPr="00C81F80">
        <w:rPr>
          <w:rStyle w:val="CommentReference"/>
        </w:rPr>
        <w:commentReference w:id="15"/>
      </w: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31FF7D68"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 xml:space="preserve">ew split (random) – </w:t>
      </w:r>
      <w:r w:rsidR="00F42604">
        <w:t>?</w:t>
      </w:r>
      <w:r w:rsidRPr="00CD26DB">
        <w:t>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Matt Lyon" w:date="2022-02-01T11:02:00Z" w:initials="ML">
    <w:p w14:paraId="7D04328A" w14:textId="2718C237" w:rsidR="00204062" w:rsidRDefault="00204062">
      <w:pPr>
        <w:pStyle w:val="CommentText"/>
      </w:pPr>
      <w:r>
        <w:rPr>
          <w:rStyle w:val="CommentReference"/>
        </w:rPr>
        <w:annotationRef/>
      </w:r>
      <w:r>
        <w:t>Deborah – could you please provide link to reference</w:t>
      </w:r>
    </w:p>
  </w:comment>
  <w:comment w:id="3"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4"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5"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6" w:author="Matt Lyon" w:date="2022-01-31T09:53:00Z" w:initials="ML">
    <w:p w14:paraId="09AA7605" w14:textId="1DD767B8" w:rsidR="003D34C4" w:rsidRDefault="003D34C4">
      <w:pPr>
        <w:pStyle w:val="CommentText"/>
      </w:pPr>
      <w:r>
        <w:rPr>
          <w:rStyle w:val="CommentReference"/>
        </w:rPr>
        <w:annotationRef/>
      </w:r>
      <w:r>
        <w:t>Added to list of actions</w:t>
      </w:r>
    </w:p>
  </w:comment>
  <w:comment w:id="7"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8" w:author="Matt Lyon" w:date="2022-01-31T09:53:00Z" w:initials="ML">
    <w:p w14:paraId="6BB2C8EB" w14:textId="33F23EB9" w:rsidR="003D34C4" w:rsidRDefault="003D34C4">
      <w:pPr>
        <w:pStyle w:val="CommentText"/>
      </w:pPr>
      <w:r>
        <w:rPr>
          <w:rStyle w:val="CommentReference"/>
        </w:rPr>
        <w:annotationRef/>
      </w:r>
      <w:r>
        <w:t>Added to list of actions</w:t>
      </w:r>
    </w:p>
  </w:comment>
  <w:comment w:id="9" w:author="Matt Lyon" w:date="2022-01-25T12:05:00Z" w:initials="ML">
    <w:p w14:paraId="5B9285A7" w14:textId="0980F5EA" w:rsidR="00CD26DB" w:rsidRPr="00C949D0" w:rsidRDefault="004F35CF">
      <w:pPr>
        <w:pStyle w:val="CommentText"/>
        <w:rPr>
          <w:b/>
          <w:bCs/>
        </w:rPr>
      </w:pP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10" w:author="Matt Lyon" w:date="2022-01-26T15:56:00Z" w:initials="ML">
    <w:p w14:paraId="2B6A67E8" w14:textId="77777777" w:rsidR="001567BD" w:rsidRDefault="001567BD" w:rsidP="001567BD">
      <w:pPr>
        <w:pStyle w:val="CommentText"/>
      </w:pPr>
      <w:r>
        <w:rPr>
          <w:rStyle w:val="CommentReference"/>
        </w:rPr>
        <w:annotationRef/>
      </w:r>
      <w:r>
        <w:t>Then need to have a broader discussion here about what more is needed in terms of going forward from this study (and other emerging similar ones) to real time updated prediction e.g.</w:t>
      </w:r>
    </w:p>
    <w:p w14:paraId="2C20FC4F" w14:textId="77777777" w:rsidR="001567BD" w:rsidRDefault="001567BD" w:rsidP="001567BD">
      <w:pPr>
        <w:pStyle w:val="CommentText"/>
        <w:numPr>
          <w:ilvl w:val="0"/>
          <w:numId w:val="11"/>
        </w:numPr>
      </w:pPr>
      <w:r>
        <w:t xml:space="preserve"> Validation and comparing with a new model in contemporary data</w:t>
      </w:r>
    </w:p>
    <w:p w14:paraId="087C320D" w14:textId="77777777" w:rsidR="001567BD" w:rsidRDefault="001567BD" w:rsidP="001567BD">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0A570F65" w14:textId="1F98DDEA" w:rsidR="001567BD" w:rsidRDefault="001567BD">
      <w:pPr>
        <w:pStyle w:val="CommentText"/>
      </w:pPr>
    </w:p>
  </w:comment>
  <w:comment w:id="11" w:author="Matt Lyon" w:date="2022-02-01T15:02:00Z" w:initials="ML">
    <w:p w14:paraId="7725585C" w14:textId="7BA0F577" w:rsidR="00146BA2" w:rsidRDefault="00146BA2">
      <w:pPr>
        <w:pStyle w:val="CommentText"/>
      </w:pPr>
      <w:r>
        <w:rPr>
          <w:rStyle w:val="CommentReference"/>
        </w:rPr>
        <w:annotationRef/>
      </w:r>
      <w:r>
        <w:t>Tom – do you agree?</w:t>
      </w:r>
    </w:p>
  </w:comment>
  <w:comment w:id="12" w:author="Matt Lyon" w:date="2022-01-31T14:41:00Z" w:initials="ML">
    <w:p w14:paraId="470A4F23" w14:textId="74DBF5ED" w:rsidR="00BD05F9" w:rsidRDefault="00BD05F9">
      <w:pPr>
        <w:pStyle w:val="CommentText"/>
      </w:pPr>
      <w:r>
        <w:rPr>
          <w:rStyle w:val="CommentReference"/>
        </w:rPr>
        <w:annotationRef/>
      </w:r>
      <w:r w:rsidRPr="00BD05F9">
        <w:t>https://ieeexplore.ieee.org/abstract/document/5128907</w:t>
      </w:r>
    </w:p>
  </w:comment>
  <w:comment w:id="13"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4" w:author="Matt Lyon" w:date="2022-01-31T08:56:00Z" w:initials="ML">
    <w:p w14:paraId="16DD39D8" w14:textId="23B8B789" w:rsidR="006D605A" w:rsidRDefault="006D605A">
      <w:pPr>
        <w:pStyle w:val="CommentText"/>
      </w:pPr>
      <w:r>
        <w:rPr>
          <w:rStyle w:val="CommentReference"/>
        </w:rPr>
        <w:annotationRef/>
      </w:r>
      <w:r>
        <w:t>Tom – RFE is ranked in reverse, so I multiplied the rankings by -1 to obtain a positive correlation with the other methods. But now the distribution has the wrong sign… What is the best approach for this?</w:t>
      </w:r>
    </w:p>
  </w:comment>
  <w:comment w:id="15"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7D04328A" w15:done="0"/>
  <w15:commentEx w15:paraId="50626AD5" w15:done="0"/>
  <w15:commentEx w15:paraId="704C9412" w15:paraIdParent="50626AD5" w15:done="0"/>
  <w15:commentEx w15:paraId="189C5614" w15:done="0"/>
  <w15:commentEx w15:paraId="09AA7605" w15:paraIdParent="189C5614" w15:done="0"/>
  <w15:commentEx w15:paraId="454D9109" w15:done="0"/>
  <w15:commentEx w15:paraId="6BB2C8EB" w15:paraIdParent="454D9109" w15:done="0"/>
  <w15:commentEx w15:paraId="5B9285A7" w15:done="0"/>
  <w15:commentEx w15:paraId="0A570F65" w15:done="0"/>
  <w15:commentEx w15:paraId="7725585C" w15:done="0"/>
  <w15:commentEx w15:paraId="470A4F23" w15:done="0"/>
  <w15:commentEx w15:paraId="058ACD15" w15:done="0"/>
  <w15:commentEx w15:paraId="16DD39D8"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5A391D6" w16cex:dateUtc="2022-02-01T11:02:00Z"/>
  <w16cex:commentExtensible w16cex:durableId="241FFB87" w16cex:dateUtc="2021-04-13T10:14:00Z"/>
  <w16cex:commentExtensible w16cex:durableId="25955BBE" w16cex:dateUtc="2022-01-21T16:20:00Z"/>
  <w16cex:commentExtensible w16cex:durableId="241888C9" w16cex:dateUtc="2021-04-07T18:38:00Z"/>
  <w16cex:commentExtensible w16cex:durableId="25A23001" w16cex:dateUtc="2022-01-31T09:53:00Z"/>
  <w16cex:commentExtensible w16cex:durableId="24206922" w16cex:dateUtc="2021-04-13T18:01:00Z"/>
  <w16cex:commentExtensible w16cex:durableId="25A23014" w16cex:dateUtc="2022-01-31T09:53:00Z"/>
  <w16cex:commentExtensible w16cex:durableId="259A6622" w16cex:dateUtc="2022-01-25T12:05:00Z"/>
  <w16cex:commentExtensible w16cex:durableId="259BED99" w16cex:dateUtc="2022-01-26T15:56:00Z"/>
  <w16cex:commentExtensible w16cex:durableId="25A3C9EF" w16cex:dateUtc="2022-02-01T15:02:00Z"/>
  <w16cex:commentExtensible w16cex:durableId="25A27383" w16cex:dateUtc="2022-01-31T14:41:00Z"/>
  <w16cex:commentExtensible w16cex:durableId="237B1B4D" w16cex:dateUtc="2020-12-09T09:45:00Z"/>
  <w16cex:commentExtensible w16cex:durableId="25A222C3" w16cex:dateUtc="2022-01-31T08:56: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7D04328A" w16cid:durableId="25A391D6"/>
  <w16cid:commentId w16cid:paraId="50626AD5" w16cid:durableId="241FFB87"/>
  <w16cid:commentId w16cid:paraId="704C9412" w16cid:durableId="25955BBE"/>
  <w16cid:commentId w16cid:paraId="189C5614" w16cid:durableId="241888C9"/>
  <w16cid:commentId w16cid:paraId="09AA7605" w16cid:durableId="25A23001"/>
  <w16cid:commentId w16cid:paraId="454D9109" w16cid:durableId="24206922"/>
  <w16cid:commentId w16cid:paraId="6BB2C8EB" w16cid:durableId="25A23014"/>
  <w16cid:commentId w16cid:paraId="5B9285A7" w16cid:durableId="259A6622"/>
  <w16cid:commentId w16cid:paraId="0A570F65" w16cid:durableId="259BED99"/>
  <w16cid:commentId w16cid:paraId="7725585C" w16cid:durableId="25A3C9EF"/>
  <w16cid:commentId w16cid:paraId="470A4F23" w16cid:durableId="25A27383"/>
  <w16cid:commentId w16cid:paraId="058ACD15" w16cid:durableId="237B1B4D"/>
  <w16cid:commentId w16cid:paraId="16DD39D8" w16cid:durableId="25A222C3"/>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5727B" w14:textId="77777777" w:rsidR="009B55B5" w:rsidRDefault="009B55B5" w:rsidP="006B32F3">
      <w:r>
        <w:separator/>
      </w:r>
    </w:p>
  </w:endnote>
  <w:endnote w:type="continuationSeparator" w:id="0">
    <w:p w14:paraId="1E080984" w14:textId="77777777" w:rsidR="009B55B5" w:rsidRDefault="009B55B5"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FF707" w14:textId="77777777" w:rsidR="009B55B5" w:rsidRDefault="009B55B5" w:rsidP="006B32F3">
      <w:r>
        <w:separator/>
      </w:r>
    </w:p>
  </w:footnote>
  <w:footnote w:type="continuationSeparator" w:id="0">
    <w:p w14:paraId="0F49D2B6" w14:textId="77777777" w:rsidR="009B55B5" w:rsidRDefault="009B55B5"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11344F0"/>
    <w:multiLevelType w:val="hybridMultilevel"/>
    <w:tmpl w:val="50EAB0E4"/>
    <w:lvl w:ilvl="0" w:tplc="38220286">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7B96182"/>
    <w:multiLevelType w:val="hybridMultilevel"/>
    <w:tmpl w:val="F79007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80566C"/>
    <w:multiLevelType w:val="hybridMultilevel"/>
    <w:tmpl w:val="DB563652"/>
    <w:lvl w:ilvl="0" w:tplc="C52A88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FC622BA"/>
    <w:multiLevelType w:val="hybridMultilevel"/>
    <w:tmpl w:val="E436A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3"/>
  </w:num>
  <w:num w:numId="4">
    <w:abstractNumId w:val="7"/>
  </w:num>
  <w:num w:numId="5">
    <w:abstractNumId w:val="25"/>
  </w:num>
  <w:num w:numId="6">
    <w:abstractNumId w:val="5"/>
  </w:num>
  <w:num w:numId="7">
    <w:abstractNumId w:val="0"/>
  </w:num>
  <w:num w:numId="8">
    <w:abstractNumId w:val="8"/>
  </w:num>
  <w:num w:numId="9">
    <w:abstractNumId w:val="23"/>
  </w:num>
  <w:num w:numId="10">
    <w:abstractNumId w:val="16"/>
  </w:num>
  <w:num w:numId="11">
    <w:abstractNumId w:val="13"/>
  </w:num>
  <w:num w:numId="12">
    <w:abstractNumId w:val="17"/>
  </w:num>
  <w:num w:numId="13">
    <w:abstractNumId w:val="10"/>
  </w:num>
  <w:num w:numId="14">
    <w:abstractNumId w:val="2"/>
  </w:num>
  <w:num w:numId="15">
    <w:abstractNumId w:val="9"/>
  </w:num>
  <w:num w:numId="16">
    <w:abstractNumId w:val="22"/>
  </w:num>
  <w:num w:numId="17">
    <w:abstractNumId w:val="20"/>
  </w:num>
  <w:num w:numId="18">
    <w:abstractNumId w:val="11"/>
  </w:num>
  <w:num w:numId="19">
    <w:abstractNumId w:val="14"/>
  </w:num>
  <w:num w:numId="20">
    <w:abstractNumId w:val="21"/>
  </w:num>
  <w:num w:numId="21">
    <w:abstractNumId w:val="15"/>
  </w:num>
  <w:num w:numId="22">
    <w:abstractNumId w:val="4"/>
  </w:num>
  <w:num w:numId="23">
    <w:abstractNumId w:val="19"/>
  </w:num>
  <w:num w:numId="24">
    <w:abstractNumId w:val="6"/>
  </w:num>
  <w:num w:numId="25">
    <w:abstractNumId w:val="1"/>
  </w:num>
  <w:num w:numId="2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991"/>
    <w:rsid w:val="00001A92"/>
    <w:rsid w:val="0000355C"/>
    <w:rsid w:val="00004F6C"/>
    <w:rsid w:val="00005AF9"/>
    <w:rsid w:val="0000632E"/>
    <w:rsid w:val="00006A82"/>
    <w:rsid w:val="00007A29"/>
    <w:rsid w:val="00007FDC"/>
    <w:rsid w:val="00007FE6"/>
    <w:rsid w:val="0001057C"/>
    <w:rsid w:val="000106AB"/>
    <w:rsid w:val="00010B8B"/>
    <w:rsid w:val="00011CEB"/>
    <w:rsid w:val="00012616"/>
    <w:rsid w:val="00012E9B"/>
    <w:rsid w:val="00013C1F"/>
    <w:rsid w:val="00013F75"/>
    <w:rsid w:val="00014089"/>
    <w:rsid w:val="000142A3"/>
    <w:rsid w:val="000160E7"/>
    <w:rsid w:val="0001663A"/>
    <w:rsid w:val="000166C8"/>
    <w:rsid w:val="0001769A"/>
    <w:rsid w:val="00017729"/>
    <w:rsid w:val="0002009B"/>
    <w:rsid w:val="00020A40"/>
    <w:rsid w:val="00021386"/>
    <w:rsid w:val="00021560"/>
    <w:rsid w:val="00022C04"/>
    <w:rsid w:val="000233B4"/>
    <w:rsid w:val="00023DB6"/>
    <w:rsid w:val="00023DD7"/>
    <w:rsid w:val="0002402E"/>
    <w:rsid w:val="0002409F"/>
    <w:rsid w:val="000248DC"/>
    <w:rsid w:val="00024A6D"/>
    <w:rsid w:val="000254DB"/>
    <w:rsid w:val="00026B55"/>
    <w:rsid w:val="0002729B"/>
    <w:rsid w:val="00027C5B"/>
    <w:rsid w:val="00031E96"/>
    <w:rsid w:val="00032887"/>
    <w:rsid w:val="00032A0D"/>
    <w:rsid w:val="00033649"/>
    <w:rsid w:val="00034012"/>
    <w:rsid w:val="000340FB"/>
    <w:rsid w:val="00034A84"/>
    <w:rsid w:val="00034B72"/>
    <w:rsid w:val="00035F82"/>
    <w:rsid w:val="0003641A"/>
    <w:rsid w:val="0003792F"/>
    <w:rsid w:val="000402C1"/>
    <w:rsid w:val="000405AC"/>
    <w:rsid w:val="00040C3D"/>
    <w:rsid w:val="00041F0E"/>
    <w:rsid w:val="000420E9"/>
    <w:rsid w:val="000423AD"/>
    <w:rsid w:val="0004254D"/>
    <w:rsid w:val="000445F4"/>
    <w:rsid w:val="00044759"/>
    <w:rsid w:val="000448A7"/>
    <w:rsid w:val="00044952"/>
    <w:rsid w:val="00044DBB"/>
    <w:rsid w:val="0004551D"/>
    <w:rsid w:val="00045EA3"/>
    <w:rsid w:val="00046644"/>
    <w:rsid w:val="0004723F"/>
    <w:rsid w:val="0004753E"/>
    <w:rsid w:val="00047BAD"/>
    <w:rsid w:val="0005060B"/>
    <w:rsid w:val="00050643"/>
    <w:rsid w:val="00050E64"/>
    <w:rsid w:val="00051161"/>
    <w:rsid w:val="000523CA"/>
    <w:rsid w:val="00053C6D"/>
    <w:rsid w:val="00055729"/>
    <w:rsid w:val="00055E83"/>
    <w:rsid w:val="00056A6F"/>
    <w:rsid w:val="00056BBD"/>
    <w:rsid w:val="00056CAF"/>
    <w:rsid w:val="00057F25"/>
    <w:rsid w:val="00060626"/>
    <w:rsid w:val="0006084A"/>
    <w:rsid w:val="000615BE"/>
    <w:rsid w:val="00062385"/>
    <w:rsid w:val="0006354B"/>
    <w:rsid w:val="00063FAB"/>
    <w:rsid w:val="0006479A"/>
    <w:rsid w:val="0006583C"/>
    <w:rsid w:val="00065B52"/>
    <w:rsid w:val="00065D3F"/>
    <w:rsid w:val="00066399"/>
    <w:rsid w:val="00066739"/>
    <w:rsid w:val="000669B8"/>
    <w:rsid w:val="000671BE"/>
    <w:rsid w:val="0006765E"/>
    <w:rsid w:val="000704ED"/>
    <w:rsid w:val="00070E8B"/>
    <w:rsid w:val="000711C1"/>
    <w:rsid w:val="000719C8"/>
    <w:rsid w:val="00071E2D"/>
    <w:rsid w:val="00071E6A"/>
    <w:rsid w:val="00071F37"/>
    <w:rsid w:val="00072EAC"/>
    <w:rsid w:val="00074315"/>
    <w:rsid w:val="0007448A"/>
    <w:rsid w:val="00074B32"/>
    <w:rsid w:val="00074CE0"/>
    <w:rsid w:val="00075867"/>
    <w:rsid w:val="000760FE"/>
    <w:rsid w:val="00076DB8"/>
    <w:rsid w:val="00077176"/>
    <w:rsid w:val="00077A86"/>
    <w:rsid w:val="000801A0"/>
    <w:rsid w:val="00080F23"/>
    <w:rsid w:val="000831D5"/>
    <w:rsid w:val="00083E2D"/>
    <w:rsid w:val="0008405D"/>
    <w:rsid w:val="00085F6B"/>
    <w:rsid w:val="00086589"/>
    <w:rsid w:val="00086C5E"/>
    <w:rsid w:val="000879B0"/>
    <w:rsid w:val="00087D3F"/>
    <w:rsid w:val="00087EAC"/>
    <w:rsid w:val="00090A59"/>
    <w:rsid w:val="00090E50"/>
    <w:rsid w:val="0009136E"/>
    <w:rsid w:val="00092982"/>
    <w:rsid w:val="00092B67"/>
    <w:rsid w:val="00093E29"/>
    <w:rsid w:val="00094198"/>
    <w:rsid w:val="00094F52"/>
    <w:rsid w:val="000951A4"/>
    <w:rsid w:val="00095711"/>
    <w:rsid w:val="00095908"/>
    <w:rsid w:val="00096A82"/>
    <w:rsid w:val="00096C25"/>
    <w:rsid w:val="000A0222"/>
    <w:rsid w:val="000A19EC"/>
    <w:rsid w:val="000A1C6E"/>
    <w:rsid w:val="000A1E1A"/>
    <w:rsid w:val="000A20D2"/>
    <w:rsid w:val="000A2BD1"/>
    <w:rsid w:val="000A4C53"/>
    <w:rsid w:val="000A4FA4"/>
    <w:rsid w:val="000A529D"/>
    <w:rsid w:val="000A56D1"/>
    <w:rsid w:val="000A5FE7"/>
    <w:rsid w:val="000A653D"/>
    <w:rsid w:val="000A693F"/>
    <w:rsid w:val="000A6FE0"/>
    <w:rsid w:val="000A7735"/>
    <w:rsid w:val="000B0095"/>
    <w:rsid w:val="000B05DE"/>
    <w:rsid w:val="000B0825"/>
    <w:rsid w:val="000B0E3B"/>
    <w:rsid w:val="000B18E8"/>
    <w:rsid w:val="000B1D17"/>
    <w:rsid w:val="000B1E55"/>
    <w:rsid w:val="000B1E8A"/>
    <w:rsid w:val="000B28BA"/>
    <w:rsid w:val="000B2E0E"/>
    <w:rsid w:val="000B3282"/>
    <w:rsid w:val="000B3D93"/>
    <w:rsid w:val="000B3DDB"/>
    <w:rsid w:val="000B45CC"/>
    <w:rsid w:val="000B487A"/>
    <w:rsid w:val="000B4939"/>
    <w:rsid w:val="000B4B77"/>
    <w:rsid w:val="000B5BEA"/>
    <w:rsid w:val="000B5FF8"/>
    <w:rsid w:val="000B76D2"/>
    <w:rsid w:val="000C06F4"/>
    <w:rsid w:val="000C07A4"/>
    <w:rsid w:val="000C3100"/>
    <w:rsid w:val="000C312D"/>
    <w:rsid w:val="000C4285"/>
    <w:rsid w:val="000C42C7"/>
    <w:rsid w:val="000C4608"/>
    <w:rsid w:val="000C4915"/>
    <w:rsid w:val="000C6E46"/>
    <w:rsid w:val="000C79C5"/>
    <w:rsid w:val="000C7D15"/>
    <w:rsid w:val="000C7D41"/>
    <w:rsid w:val="000C7E1A"/>
    <w:rsid w:val="000D000B"/>
    <w:rsid w:val="000D1786"/>
    <w:rsid w:val="000D1C15"/>
    <w:rsid w:val="000D1D55"/>
    <w:rsid w:val="000D1EC9"/>
    <w:rsid w:val="000D39B8"/>
    <w:rsid w:val="000D3EDF"/>
    <w:rsid w:val="000D4320"/>
    <w:rsid w:val="000D467D"/>
    <w:rsid w:val="000D4899"/>
    <w:rsid w:val="000D5718"/>
    <w:rsid w:val="000D5F2A"/>
    <w:rsid w:val="000D6794"/>
    <w:rsid w:val="000D6809"/>
    <w:rsid w:val="000D7C66"/>
    <w:rsid w:val="000E1453"/>
    <w:rsid w:val="000E15A4"/>
    <w:rsid w:val="000E2A79"/>
    <w:rsid w:val="000E2D5C"/>
    <w:rsid w:val="000E2EE1"/>
    <w:rsid w:val="000E31A0"/>
    <w:rsid w:val="000E39AC"/>
    <w:rsid w:val="000E3E89"/>
    <w:rsid w:val="000E4E91"/>
    <w:rsid w:val="000E6406"/>
    <w:rsid w:val="000E7D54"/>
    <w:rsid w:val="000E7FCD"/>
    <w:rsid w:val="000F01A0"/>
    <w:rsid w:val="000F1829"/>
    <w:rsid w:val="000F207C"/>
    <w:rsid w:val="000F27E0"/>
    <w:rsid w:val="000F311D"/>
    <w:rsid w:val="000F3534"/>
    <w:rsid w:val="000F3E4E"/>
    <w:rsid w:val="000F4D77"/>
    <w:rsid w:val="000F4F13"/>
    <w:rsid w:val="000F63DC"/>
    <w:rsid w:val="000F67F9"/>
    <w:rsid w:val="000F70EC"/>
    <w:rsid w:val="000F75E8"/>
    <w:rsid w:val="0010011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13E87"/>
    <w:rsid w:val="001151CC"/>
    <w:rsid w:val="00115E0D"/>
    <w:rsid w:val="001176E2"/>
    <w:rsid w:val="0012020D"/>
    <w:rsid w:val="00120530"/>
    <w:rsid w:val="00120586"/>
    <w:rsid w:val="00120BD8"/>
    <w:rsid w:val="00121C8A"/>
    <w:rsid w:val="00121CF4"/>
    <w:rsid w:val="00123033"/>
    <w:rsid w:val="00123671"/>
    <w:rsid w:val="00124C54"/>
    <w:rsid w:val="00126297"/>
    <w:rsid w:val="001269FE"/>
    <w:rsid w:val="00126D06"/>
    <w:rsid w:val="00126D5C"/>
    <w:rsid w:val="00127123"/>
    <w:rsid w:val="00127A76"/>
    <w:rsid w:val="00127BDC"/>
    <w:rsid w:val="00130884"/>
    <w:rsid w:val="00130DA5"/>
    <w:rsid w:val="001314D5"/>
    <w:rsid w:val="00131A17"/>
    <w:rsid w:val="00131CC0"/>
    <w:rsid w:val="0013233D"/>
    <w:rsid w:val="00132ABB"/>
    <w:rsid w:val="00132E94"/>
    <w:rsid w:val="0013337A"/>
    <w:rsid w:val="00134F19"/>
    <w:rsid w:val="0013564A"/>
    <w:rsid w:val="001357C8"/>
    <w:rsid w:val="001358FE"/>
    <w:rsid w:val="001366C4"/>
    <w:rsid w:val="00136AAB"/>
    <w:rsid w:val="00137312"/>
    <w:rsid w:val="00137393"/>
    <w:rsid w:val="00137976"/>
    <w:rsid w:val="00140B7B"/>
    <w:rsid w:val="0014183A"/>
    <w:rsid w:val="00141B18"/>
    <w:rsid w:val="00141E1E"/>
    <w:rsid w:val="00141E22"/>
    <w:rsid w:val="001428F0"/>
    <w:rsid w:val="00142D3A"/>
    <w:rsid w:val="00143758"/>
    <w:rsid w:val="00145804"/>
    <w:rsid w:val="00146B08"/>
    <w:rsid w:val="00146BA2"/>
    <w:rsid w:val="00150CDE"/>
    <w:rsid w:val="0015142C"/>
    <w:rsid w:val="001518D8"/>
    <w:rsid w:val="00151A3A"/>
    <w:rsid w:val="00151DC1"/>
    <w:rsid w:val="00152837"/>
    <w:rsid w:val="00152ED0"/>
    <w:rsid w:val="00153E96"/>
    <w:rsid w:val="001541F4"/>
    <w:rsid w:val="001549C8"/>
    <w:rsid w:val="001567BD"/>
    <w:rsid w:val="001567FD"/>
    <w:rsid w:val="00156A17"/>
    <w:rsid w:val="00156FE4"/>
    <w:rsid w:val="0015770C"/>
    <w:rsid w:val="00157C1A"/>
    <w:rsid w:val="00160CCE"/>
    <w:rsid w:val="00160F0D"/>
    <w:rsid w:val="0016120E"/>
    <w:rsid w:val="001636A3"/>
    <w:rsid w:val="00163D50"/>
    <w:rsid w:val="00163DBA"/>
    <w:rsid w:val="001646CD"/>
    <w:rsid w:val="001649EC"/>
    <w:rsid w:val="00164C38"/>
    <w:rsid w:val="00164F55"/>
    <w:rsid w:val="0016535A"/>
    <w:rsid w:val="001667BB"/>
    <w:rsid w:val="001679C8"/>
    <w:rsid w:val="00167E84"/>
    <w:rsid w:val="00171053"/>
    <w:rsid w:val="00171072"/>
    <w:rsid w:val="00171F02"/>
    <w:rsid w:val="00172234"/>
    <w:rsid w:val="001731E4"/>
    <w:rsid w:val="001744CF"/>
    <w:rsid w:val="00174780"/>
    <w:rsid w:val="00174F49"/>
    <w:rsid w:val="0017582A"/>
    <w:rsid w:val="00175CB5"/>
    <w:rsid w:val="00175CEB"/>
    <w:rsid w:val="001769B3"/>
    <w:rsid w:val="001775A5"/>
    <w:rsid w:val="001778B3"/>
    <w:rsid w:val="0018161B"/>
    <w:rsid w:val="00182E93"/>
    <w:rsid w:val="00183AA2"/>
    <w:rsid w:val="00183E2E"/>
    <w:rsid w:val="00184889"/>
    <w:rsid w:val="00184C1F"/>
    <w:rsid w:val="00185C75"/>
    <w:rsid w:val="0018640A"/>
    <w:rsid w:val="00186751"/>
    <w:rsid w:val="00191015"/>
    <w:rsid w:val="0019154A"/>
    <w:rsid w:val="00192301"/>
    <w:rsid w:val="00192395"/>
    <w:rsid w:val="00193AD8"/>
    <w:rsid w:val="001944E7"/>
    <w:rsid w:val="00194C6D"/>
    <w:rsid w:val="00194DD7"/>
    <w:rsid w:val="001951F4"/>
    <w:rsid w:val="00195F9B"/>
    <w:rsid w:val="001966AD"/>
    <w:rsid w:val="00196C1E"/>
    <w:rsid w:val="00196FD9"/>
    <w:rsid w:val="00197498"/>
    <w:rsid w:val="0019751F"/>
    <w:rsid w:val="00197F33"/>
    <w:rsid w:val="001A0369"/>
    <w:rsid w:val="001A047F"/>
    <w:rsid w:val="001A0A3A"/>
    <w:rsid w:val="001A0C71"/>
    <w:rsid w:val="001A0D50"/>
    <w:rsid w:val="001A31CB"/>
    <w:rsid w:val="001A3DC7"/>
    <w:rsid w:val="001A517F"/>
    <w:rsid w:val="001A5757"/>
    <w:rsid w:val="001A741F"/>
    <w:rsid w:val="001A78C1"/>
    <w:rsid w:val="001A7B4A"/>
    <w:rsid w:val="001A7DAF"/>
    <w:rsid w:val="001B0382"/>
    <w:rsid w:val="001B0678"/>
    <w:rsid w:val="001B0C38"/>
    <w:rsid w:val="001B1286"/>
    <w:rsid w:val="001B1466"/>
    <w:rsid w:val="001B15FE"/>
    <w:rsid w:val="001B1776"/>
    <w:rsid w:val="001B27B9"/>
    <w:rsid w:val="001B3FAE"/>
    <w:rsid w:val="001B414B"/>
    <w:rsid w:val="001B4686"/>
    <w:rsid w:val="001B46C3"/>
    <w:rsid w:val="001B5029"/>
    <w:rsid w:val="001B5742"/>
    <w:rsid w:val="001B58B8"/>
    <w:rsid w:val="001B5C90"/>
    <w:rsid w:val="001B67D6"/>
    <w:rsid w:val="001B6E1D"/>
    <w:rsid w:val="001B7143"/>
    <w:rsid w:val="001C08BE"/>
    <w:rsid w:val="001C08C1"/>
    <w:rsid w:val="001C1081"/>
    <w:rsid w:val="001C1579"/>
    <w:rsid w:val="001C38FF"/>
    <w:rsid w:val="001C4011"/>
    <w:rsid w:val="001C477D"/>
    <w:rsid w:val="001C48C4"/>
    <w:rsid w:val="001C4E99"/>
    <w:rsid w:val="001C51D7"/>
    <w:rsid w:val="001C605E"/>
    <w:rsid w:val="001C7CE2"/>
    <w:rsid w:val="001D02E5"/>
    <w:rsid w:val="001D06A2"/>
    <w:rsid w:val="001D08F8"/>
    <w:rsid w:val="001D12E1"/>
    <w:rsid w:val="001D17B1"/>
    <w:rsid w:val="001D26FA"/>
    <w:rsid w:val="001D2721"/>
    <w:rsid w:val="001D3065"/>
    <w:rsid w:val="001D40E4"/>
    <w:rsid w:val="001D48D2"/>
    <w:rsid w:val="001D75F6"/>
    <w:rsid w:val="001E0EF4"/>
    <w:rsid w:val="001E1141"/>
    <w:rsid w:val="001E3449"/>
    <w:rsid w:val="001E3FFA"/>
    <w:rsid w:val="001E4B69"/>
    <w:rsid w:val="001E53CA"/>
    <w:rsid w:val="001E7249"/>
    <w:rsid w:val="001E7EE8"/>
    <w:rsid w:val="001F0885"/>
    <w:rsid w:val="001F1CA4"/>
    <w:rsid w:val="001F26FD"/>
    <w:rsid w:val="001F2E57"/>
    <w:rsid w:val="001F3B96"/>
    <w:rsid w:val="001F453C"/>
    <w:rsid w:val="001F4562"/>
    <w:rsid w:val="001F49CB"/>
    <w:rsid w:val="001F5909"/>
    <w:rsid w:val="001F5EE5"/>
    <w:rsid w:val="001F6AB4"/>
    <w:rsid w:val="001F72CA"/>
    <w:rsid w:val="0020003D"/>
    <w:rsid w:val="00200043"/>
    <w:rsid w:val="002012CB"/>
    <w:rsid w:val="00201A76"/>
    <w:rsid w:val="00202167"/>
    <w:rsid w:val="002024B0"/>
    <w:rsid w:val="00202F11"/>
    <w:rsid w:val="00204062"/>
    <w:rsid w:val="00204D15"/>
    <w:rsid w:val="00205365"/>
    <w:rsid w:val="002053B2"/>
    <w:rsid w:val="00205C69"/>
    <w:rsid w:val="00205D25"/>
    <w:rsid w:val="002066C2"/>
    <w:rsid w:val="00206EC2"/>
    <w:rsid w:val="0020715C"/>
    <w:rsid w:val="00207748"/>
    <w:rsid w:val="00207A7B"/>
    <w:rsid w:val="00210ED1"/>
    <w:rsid w:val="00210FAD"/>
    <w:rsid w:val="00211071"/>
    <w:rsid w:val="002120EA"/>
    <w:rsid w:val="00212252"/>
    <w:rsid w:val="002130AF"/>
    <w:rsid w:val="002155DA"/>
    <w:rsid w:val="00215F3D"/>
    <w:rsid w:val="00217233"/>
    <w:rsid w:val="00217BF1"/>
    <w:rsid w:val="002206B9"/>
    <w:rsid w:val="0022138C"/>
    <w:rsid w:val="00222E22"/>
    <w:rsid w:val="00223656"/>
    <w:rsid w:val="00225353"/>
    <w:rsid w:val="002258F2"/>
    <w:rsid w:val="0022661B"/>
    <w:rsid w:val="00226DA4"/>
    <w:rsid w:val="00227105"/>
    <w:rsid w:val="002273D4"/>
    <w:rsid w:val="00227E20"/>
    <w:rsid w:val="0023025A"/>
    <w:rsid w:val="00231C9A"/>
    <w:rsid w:val="00233101"/>
    <w:rsid w:val="002337C7"/>
    <w:rsid w:val="00234411"/>
    <w:rsid w:val="0023486A"/>
    <w:rsid w:val="002350B9"/>
    <w:rsid w:val="00235A5B"/>
    <w:rsid w:val="00235F3B"/>
    <w:rsid w:val="0023769B"/>
    <w:rsid w:val="00240221"/>
    <w:rsid w:val="00240C71"/>
    <w:rsid w:val="0024121F"/>
    <w:rsid w:val="002414CC"/>
    <w:rsid w:val="00241DB6"/>
    <w:rsid w:val="00241F9F"/>
    <w:rsid w:val="002425C7"/>
    <w:rsid w:val="00243F7A"/>
    <w:rsid w:val="00245582"/>
    <w:rsid w:val="0024584C"/>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64CE"/>
    <w:rsid w:val="00257572"/>
    <w:rsid w:val="002603CD"/>
    <w:rsid w:val="002608D5"/>
    <w:rsid w:val="00261A22"/>
    <w:rsid w:val="00262B37"/>
    <w:rsid w:val="00262D50"/>
    <w:rsid w:val="00262F08"/>
    <w:rsid w:val="002631BD"/>
    <w:rsid w:val="00263A1B"/>
    <w:rsid w:val="00264667"/>
    <w:rsid w:val="00265E50"/>
    <w:rsid w:val="00266218"/>
    <w:rsid w:val="00266F26"/>
    <w:rsid w:val="00267E94"/>
    <w:rsid w:val="002705EF"/>
    <w:rsid w:val="00271440"/>
    <w:rsid w:val="00271C22"/>
    <w:rsid w:val="00272782"/>
    <w:rsid w:val="00273536"/>
    <w:rsid w:val="00273AA4"/>
    <w:rsid w:val="00273B90"/>
    <w:rsid w:val="00274441"/>
    <w:rsid w:val="00274F10"/>
    <w:rsid w:val="00275742"/>
    <w:rsid w:val="0027587F"/>
    <w:rsid w:val="00276295"/>
    <w:rsid w:val="002762D9"/>
    <w:rsid w:val="00276A3F"/>
    <w:rsid w:val="00276BC8"/>
    <w:rsid w:val="002777FA"/>
    <w:rsid w:val="00277DF8"/>
    <w:rsid w:val="00280953"/>
    <w:rsid w:val="002809B0"/>
    <w:rsid w:val="00280B39"/>
    <w:rsid w:val="00280F81"/>
    <w:rsid w:val="002813F6"/>
    <w:rsid w:val="00281A5B"/>
    <w:rsid w:val="00281AC0"/>
    <w:rsid w:val="00282671"/>
    <w:rsid w:val="002827CB"/>
    <w:rsid w:val="002828E0"/>
    <w:rsid w:val="00283F12"/>
    <w:rsid w:val="002841E6"/>
    <w:rsid w:val="00284604"/>
    <w:rsid w:val="00285AA8"/>
    <w:rsid w:val="00285E56"/>
    <w:rsid w:val="00286A4D"/>
    <w:rsid w:val="00287461"/>
    <w:rsid w:val="00287880"/>
    <w:rsid w:val="002900E7"/>
    <w:rsid w:val="002901B0"/>
    <w:rsid w:val="002907C7"/>
    <w:rsid w:val="00291E80"/>
    <w:rsid w:val="002922CD"/>
    <w:rsid w:val="002927A9"/>
    <w:rsid w:val="00292865"/>
    <w:rsid w:val="00292B1D"/>
    <w:rsid w:val="002939E0"/>
    <w:rsid w:val="00294B57"/>
    <w:rsid w:val="00297118"/>
    <w:rsid w:val="0029720F"/>
    <w:rsid w:val="002973D7"/>
    <w:rsid w:val="002978C8"/>
    <w:rsid w:val="00297AD1"/>
    <w:rsid w:val="002A12F4"/>
    <w:rsid w:val="002A20EE"/>
    <w:rsid w:val="002A2B32"/>
    <w:rsid w:val="002A2FE2"/>
    <w:rsid w:val="002A3DF3"/>
    <w:rsid w:val="002A4211"/>
    <w:rsid w:val="002A4378"/>
    <w:rsid w:val="002A4F65"/>
    <w:rsid w:val="002A516F"/>
    <w:rsid w:val="002A5286"/>
    <w:rsid w:val="002A5608"/>
    <w:rsid w:val="002A5F41"/>
    <w:rsid w:val="002A63C8"/>
    <w:rsid w:val="002A667B"/>
    <w:rsid w:val="002A6711"/>
    <w:rsid w:val="002A73FC"/>
    <w:rsid w:val="002A7701"/>
    <w:rsid w:val="002A77D0"/>
    <w:rsid w:val="002A7AF4"/>
    <w:rsid w:val="002A7B16"/>
    <w:rsid w:val="002A7B9B"/>
    <w:rsid w:val="002A7E67"/>
    <w:rsid w:val="002B0016"/>
    <w:rsid w:val="002B0198"/>
    <w:rsid w:val="002B02FB"/>
    <w:rsid w:val="002B046C"/>
    <w:rsid w:val="002B0CDF"/>
    <w:rsid w:val="002B0E61"/>
    <w:rsid w:val="002B27A5"/>
    <w:rsid w:val="002B3D1B"/>
    <w:rsid w:val="002B51AA"/>
    <w:rsid w:val="002C1DF4"/>
    <w:rsid w:val="002C23EC"/>
    <w:rsid w:val="002C2AD5"/>
    <w:rsid w:val="002C2C69"/>
    <w:rsid w:val="002C3A7B"/>
    <w:rsid w:val="002C3F73"/>
    <w:rsid w:val="002C439D"/>
    <w:rsid w:val="002C46A4"/>
    <w:rsid w:val="002C55FD"/>
    <w:rsid w:val="002C5B8F"/>
    <w:rsid w:val="002C5BBB"/>
    <w:rsid w:val="002C68BE"/>
    <w:rsid w:val="002C7D01"/>
    <w:rsid w:val="002D1199"/>
    <w:rsid w:val="002D1656"/>
    <w:rsid w:val="002D1A77"/>
    <w:rsid w:val="002D1CA0"/>
    <w:rsid w:val="002D2086"/>
    <w:rsid w:val="002D223F"/>
    <w:rsid w:val="002D2F16"/>
    <w:rsid w:val="002D4618"/>
    <w:rsid w:val="002D50E8"/>
    <w:rsid w:val="002D5576"/>
    <w:rsid w:val="002D5873"/>
    <w:rsid w:val="002D5D88"/>
    <w:rsid w:val="002D60B8"/>
    <w:rsid w:val="002D61C6"/>
    <w:rsid w:val="002D6B89"/>
    <w:rsid w:val="002D6DBB"/>
    <w:rsid w:val="002D707E"/>
    <w:rsid w:val="002D77AB"/>
    <w:rsid w:val="002D780E"/>
    <w:rsid w:val="002D797B"/>
    <w:rsid w:val="002D7CD2"/>
    <w:rsid w:val="002E0943"/>
    <w:rsid w:val="002E16A9"/>
    <w:rsid w:val="002E20A1"/>
    <w:rsid w:val="002E21B4"/>
    <w:rsid w:val="002E23BA"/>
    <w:rsid w:val="002E3BCD"/>
    <w:rsid w:val="002E4559"/>
    <w:rsid w:val="002E475E"/>
    <w:rsid w:val="002E4E54"/>
    <w:rsid w:val="002E52E5"/>
    <w:rsid w:val="002E6FC6"/>
    <w:rsid w:val="002E759B"/>
    <w:rsid w:val="002E7B12"/>
    <w:rsid w:val="002F0C39"/>
    <w:rsid w:val="002F1007"/>
    <w:rsid w:val="002F16AB"/>
    <w:rsid w:val="002F2223"/>
    <w:rsid w:val="002F3119"/>
    <w:rsid w:val="002F32CC"/>
    <w:rsid w:val="002F3D17"/>
    <w:rsid w:val="002F3DC6"/>
    <w:rsid w:val="002F5B07"/>
    <w:rsid w:val="002F6D3D"/>
    <w:rsid w:val="002F7193"/>
    <w:rsid w:val="003002DE"/>
    <w:rsid w:val="00300E7E"/>
    <w:rsid w:val="003039A9"/>
    <w:rsid w:val="003043A5"/>
    <w:rsid w:val="00305EB1"/>
    <w:rsid w:val="0030612A"/>
    <w:rsid w:val="0030664D"/>
    <w:rsid w:val="00306AF1"/>
    <w:rsid w:val="003070F9"/>
    <w:rsid w:val="00310C06"/>
    <w:rsid w:val="00310D55"/>
    <w:rsid w:val="00310F11"/>
    <w:rsid w:val="00311820"/>
    <w:rsid w:val="00312807"/>
    <w:rsid w:val="00312FBA"/>
    <w:rsid w:val="00313057"/>
    <w:rsid w:val="00314F15"/>
    <w:rsid w:val="0031539E"/>
    <w:rsid w:val="00315535"/>
    <w:rsid w:val="00315DB1"/>
    <w:rsid w:val="00316E79"/>
    <w:rsid w:val="0031795B"/>
    <w:rsid w:val="00320990"/>
    <w:rsid w:val="003209C2"/>
    <w:rsid w:val="00320F3B"/>
    <w:rsid w:val="00321122"/>
    <w:rsid w:val="00321971"/>
    <w:rsid w:val="00322745"/>
    <w:rsid w:val="003231D1"/>
    <w:rsid w:val="00323A40"/>
    <w:rsid w:val="003241CF"/>
    <w:rsid w:val="0032484B"/>
    <w:rsid w:val="00325249"/>
    <w:rsid w:val="0032770F"/>
    <w:rsid w:val="00327F28"/>
    <w:rsid w:val="0033093B"/>
    <w:rsid w:val="00330BA5"/>
    <w:rsid w:val="00331531"/>
    <w:rsid w:val="0033205F"/>
    <w:rsid w:val="00332A6B"/>
    <w:rsid w:val="003343F0"/>
    <w:rsid w:val="003349A6"/>
    <w:rsid w:val="00334FA4"/>
    <w:rsid w:val="0033533A"/>
    <w:rsid w:val="00336F5C"/>
    <w:rsid w:val="00337313"/>
    <w:rsid w:val="003378F3"/>
    <w:rsid w:val="00337987"/>
    <w:rsid w:val="00337C0B"/>
    <w:rsid w:val="00337D80"/>
    <w:rsid w:val="003403C8"/>
    <w:rsid w:val="00340591"/>
    <w:rsid w:val="00340B3E"/>
    <w:rsid w:val="00340D40"/>
    <w:rsid w:val="00340F54"/>
    <w:rsid w:val="00341048"/>
    <w:rsid w:val="003418E5"/>
    <w:rsid w:val="0034281A"/>
    <w:rsid w:val="00342BEF"/>
    <w:rsid w:val="003440BB"/>
    <w:rsid w:val="0034412A"/>
    <w:rsid w:val="003459E8"/>
    <w:rsid w:val="00345D79"/>
    <w:rsid w:val="00346964"/>
    <w:rsid w:val="00347D3F"/>
    <w:rsid w:val="00351496"/>
    <w:rsid w:val="00353099"/>
    <w:rsid w:val="00353B09"/>
    <w:rsid w:val="0035544D"/>
    <w:rsid w:val="0035547D"/>
    <w:rsid w:val="00355B01"/>
    <w:rsid w:val="0035751B"/>
    <w:rsid w:val="003578A5"/>
    <w:rsid w:val="00360DFD"/>
    <w:rsid w:val="00361B41"/>
    <w:rsid w:val="00361B53"/>
    <w:rsid w:val="00363265"/>
    <w:rsid w:val="00363F77"/>
    <w:rsid w:val="00364585"/>
    <w:rsid w:val="003662FD"/>
    <w:rsid w:val="00366F1D"/>
    <w:rsid w:val="00367A25"/>
    <w:rsid w:val="00367D38"/>
    <w:rsid w:val="0037038D"/>
    <w:rsid w:val="00370873"/>
    <w:rsid w:val="00371562"/>
    <w:rsid w:val="00372E1B"/>
    <w:rsid w:val="0037327E"/>
    <w:rsid w:val="003732B1"/>
    <w:rsid w:val="003732D1"/>
    <w:rsid w:val="003736EF"/>
    <w:rsid w:val="00373A11"/>
    <w:rsid w:val="00373E50"/>
    <w:rsid w:val="003745B5"/>
    <w:rsid w:val="00374DC9"/>
    <w:rsid w:val="00375C24"/>
    <w:rsid w:val="00376588"/>
    <w:rsid w:val="003769E9"/>
    <w:rsid w:val="00377119"/>
    <w:rsid w:val="00377810"/>
    <w:rsid w:val="003778AE"/>
    <w:rsid w:val="00380A73"/>
    <w:rsid w:val="00380E00"/>
    <w:rsid w:val="00381995"/>
    <w:rsid w:val="003822E2"/>
    <w:rsid w:val="00382AEB"/>
    <w:rsid w:val="003840FA"/>
    <w:rsid w:val="00384692"/>
    <w:rsid w:val="00384F4F"/>
    <w:rsid w:val="00385449"/>
    <w:rsid w:val="00385914"/>
    <w:rsid w:val="00386907"/>
    <w:rsid w:val="00386C6D"/>
    <w:rsid w:val="00386EF2"/>
    <w:rsid w:val="00387195"/>
    <w:rsid w:val="0038735C"/>
    <w:rsid w:val="00387D50"/>
    <w:rsid w:val="003904A4"/>
    <w:rsid w:val="00390DB3"/>
    <w:rsid w:val="00394EC3"/>
    <w:rsid w:val="003954DE"/>
    <w:rsid w:val="00395B63"/>
    <w:rsid w:val="00396547"/>
    <w:rsid w:val="00396A49"/>
    <w:rsid w:val="00396D24"/>
    <w:rsid w:val="00397511"/>
    <w:rsid w:val="00397A97"/>
    <w:rsid w:val="00397D0B"/>
    <w:rsid w:val="00397D6F"/>
    <w:rsid w:val="003A1BB3"/>
    <w:rsid w:val="003A2195"/>
    <w:rsid w:val="003A2397"/>
    <w:rsid w:val="003A23B9"/>
    <w:rsid w:val="003A24FC"/>
    <w:rsid w:val="003A2C0F"/>
    <w:rsid w:val="003A38BE"/>
    <w:rsid w:val="003A3B1D"/>
    <w:rsid w:val="003A3D81"/>
    <w:rsid w:val="003A4880"/>
    <w:rsid w:val="003A5ED9"/>
    <w:rsid w:val="003A6328"/>
    <w:rsid w:val="003A7758"/>
    <w:rsid w:val="003B0D44"/>
    <w:rsid w:val="003B11B6"/>
    <w:rsid w:val="003B1689"/>
    <w:rsid w:val="003B1ACB"/>
    <w:rsid w:val="003B1EE3"/>
    <w:rsid w:val="003B228E"/>
    <w:rsid w:val="003B2A65"/>
    <w:rsid w:val="003B3C12"/>
    <w:rsid w:val="003B4E97"/>
    <w:rsid w:val="003B5ECE"/>
    <w:rsid w:val="003B74F0"/>
    <w:rsid w:val="003C0646"/>
    <w:rsid w:val="003C07E8"/>
    <w:rsid w:val="003C194F"/>
    <w:rsid w:val="003C2217"/>
    <w:rsid w:val="003C2E57"/>
    <w:rsid w:val="003C30E0"/>
    <w:rsid w:val="003C3EBD"/>
    <w:rsid w:val="003C458C"/>
    <w:rsid w:val="003C4A9A"/>
    <w:rsid w:val="003C5115"/>
    <w:rsid w:val="003C5288"/>
    <w:rsid w:val="003C543A"/>
    <w:rsid w:val="003C5714"/>
    <w:rsid w:val="003C6BD5"/>
    <w:rsid w:val="003C79D2"/>
    <w:rsid w:val="003C7F6A"/>
    <w:rsid w:val="003C7F9C"/>
    <w:rsid w:val="003D22B7"/>
    <w:rsid w:val="003D33ED"/>
    <w:rsid w:val="003D34C4"/>
    <w:rsid w:val="003D5A81"/>
    <w:rsid w:val="003D603E"/>
    <w:rsid w:val="003D6AB3"/>
    <w:rsid w:val="003D6B22"/>
    <w:rsid w:val="003D7FEB"/>
    <w:rsid w:val="003E22DD"/>
    <w:rsid w:val="003E2AE5"/>
    <w:rsid w:val="003E3ADC"/>
    <w:rsid w:val="003E411A"/>
    <w:rsid w:val="003E5150"/>
    <w:rsid w:val="003E558C"/>
    <w:rsid w:val="003E6060"/>
    <w:rsid w:val="003E7231"/>
    <w:rsid w:val="003E7374"/>
    <w:rsid w:val="003E777B"/>
    <w:rsid w:val="003F018C"/>
    <w:rsid w:val="003F0316"/>
    <w:rsid w:val="003F0521"/>
    <w:rsid w:val="003F10CE"/>
    <w:rsid w:val="003F1229"/>
    <w:rsid w:val="003F1257"/>
    <w:rsid w:val="003F18CD"/>
    <w:rsid w:val="003F20EF"/>
    <w:rsid w:val="003F3051"/>
    <w:rsid w:val="003F34C3"/>
    <w:rsid w:val="003F3C0E"/>
    <w:rsid w:val="003F3F7F"/>
    <w:rsid w:val="003F49EF"/>
    <w:rsid w:val="003F59EC"/>
    <w:rsid w:val="003F5D40"/>
    <w:rsid w:val="003F721C"/>
    <w:rsid w:val="003F7D28"/>
    <w:rsid w:val="003F7DCD"/>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8C5"/>
    <w:rsid w:val="00406A71"/>
    <w:rsid w:val="00406E4D"/>
    <w:rsid w:val="00407560"/>
    <w:rsid w:val="00410B23"/>
    <w:rsid w:val="004113BF"/>
    <w:rsid w:val="00411A45"/>
    <w:rsid w:val="00412379"/>
    <w:rsid w:val="00412C48"/>
    <w:rsid w:val="004131B4"/>
    <w:rsid w:val="00415681"/>
    <w:rsid w:val="0041607A"/>
    <w:rsid w:val="004162A5"/>
    <w:rsid w:val="00416F3B"/>
    <w:rsid w:val="00417DC8"/>
    <w:rsid w:val="00421A29"/>
    <w:rsid w:val="00423BD1"/>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3C60"/>
    <w:rsid w:val="00434663"/>
    <w:rsid w:val="00434668"/>
    <w:rsid w:val="0043494F"/>
    <w:rsid w:val="00435899"/>
    <w:rsid w:val="00435FAE"/>
    <w:rsid w:val="00436148"/>
    <w:rsid w:val="00436264"/>
    <w:rsid w:val="00436380"/>
    <w:rsid w:val="00436886"/>
    <w:rsid w:val="00436FAF"/>
    <w:rsid w:val="004406AB"/>
    <w:rsid w:val="00440AEC"/>
    <w:rsid w:val="00440B9D"/>
    <w:rsid w:val="00440D2A"/>
    <w:rsid w:val="00442ABF"/>
    <w:rsid w:val="00442BCC"/>
    <w:rsid w:val="00443FAF"/>
    <w:rsid w:val="00444E56"/>
    <w:rsid w:val="0044566A"/>
    <w:rsid w:val="0044669D"/>
    <w:rsid w:val="0044673E"/>
    <w:rsid w:val="004475FB"/>
    <w:rsid w:val="00450F02"/>
    <w:rsid w:val="00451031"/>
    <w:rsid w:val="00451117"/>
    <w:rsid w:val="00451244"/>
    <w:rsid w:val="00451915"/>
    <w:rsid w:val="0045195F"/>
    <w:rsid w:val="00452073"/>
    <w:rsid w:val="004527B0"/>
    <w:rsid w:val="00452D8E"/>
    <w:rsid w:val="0045306C"/>
    <w:rsid w:val="00454BEF"/>
    <w:rsid w:val="00455AE7"/>
    <w:rsid w:val="00455D26"/>
    <w:rsid w:val="004560B3"/>
    <w:rsid w:val="004568BB"/>
    <w:rsid w:val="00456CDB"/>
    <w:rsid w:val="00456DD2"/>
    <w:rsid w:val="00457B1D"/>
    <w:rsid w:val="0046040A"/>
    <w:rsid w:val="00460FE8"/>
    <w:rsid w:val="00461EE5"/>
    <w:rsid w:val="004621CB"/>
    <w:rsid w:val="00462E75"/>
    <w:rsid w:val="00463999"/>
    <w:rsid w:val="00463C04"/>
    <w:rsid w:val="00464485"/>
    <w:rsid w:val="004652D0"/>
    <w:rsid w:val="004656C1"/>
    <w:rsid w:val="00465DEF"/>
    <w:rsid w:val="00466004"/>
    <w:rsid w:val="00466642"/>
    <w:rsid w:val="00470965"/>
    <w:rsid w:val="00471A88"/>
    <w:rsid w:val="00471B31"/>
    <w:rsid w:val="00473320"/>
    <w:rsid w:val="00473820"/>
    <w:rsid w:val="00473F7A"/>
    <w:rsid w:val="004757DA"/>
    <w:rsid w:val="00476DB3"/>
    <w:rsid w:val="00477397"/>
    <w:rsid w:val="004776CA"/>
    <w:rsid w:val="004776FF"/>
    <w:rsid w:val="0048188D"/>
    <w:rsid w:val="00482A1F"/>
    <w:rsid w:val="00482C18"/>
    <w:rsid w:val="004836D2"/>
    <w:rsid w:val="0048421D"/>
    <w:rsid w:val="004848F7"/>
    <w:rsid w:val="00485435"/>
    <w:rsid w:val="00485EC3"/>
    <w:rsid w:val="004870AF"/>
    <w:rsid w:val="0048735F"/>
    <w:rsid w:val="0048766D"/>
    <w:rsid w:val="004909D4"/>
    <w:rsid w:val="004925C5"/>
    <w:rsid w:val="00492CBB"/>
    <w:rsid w:val="004931F2"/>
    <w:rsid w:val="00495800"/>
    <w:rsid w:val="00496301"/>
    <w:rsid w:val="00496912"/>
    <w:rsid w:val="00497423"/>
    <w:rsid w:val="0049742F"/>
    <w:rsid w:val="0049753D"/>
    <w:rsid w:val="004A056E"/>
    <w:rsid w:val="004A14C3"/>
    <w:rsid w:val="004A2A96"/>
    <w:rsid w:val="004A32D8"/>
    <w:rsid w:val="004A444C"/>
    <w:rsid w:val="004A61E4"/>
    <w:rsid w:val="004A63A4"/>
    <w:rsid w:val="004B03A7"/>
    <w:rsid w:val="004B06DC"/>
    <w:rsid w:val="004B0E8D"/>
    <w:rsid w:val="004B209F"/>
    <w:rsid w:val="004B2AD4"/>
    <w:rsid w:val="004B34E9"/>
    <w:rsid w:val="004B477B"/>
    <w:rsid w:val="004B4806"/>
    <w:rsid w:val="004B55A9"/>
    <w:rsid w:val="004B5DB0"/>
    <w:rsid w:val="004C0F54"/>
    <w:rsid w:val="004C1255"/>
    <w:rsid w:val="004C18BD"/>
    <w:rsid w:val="004C27FB"/>
    <w:rsid w:val="004C29E7"/>
    <w:rsid w:val="004C3EC6"/>
    <w:rsid w:val="004C496D"/>
    <w:rsid w:val="004C5416"/>
    <w:rsid w:val="004C54E0"/>
    <w:rsid w:val="004C553D"/>
    <w:rsid w:val="004C715F"/>
    <w:rsid w:val="004D00D0"/>
    <w:rsid w:val="004D07A4"/>
    <w:rsid w:val="004D0F85"/>
    <w:rsid w:val="004D1DAA"/>
    <w:rsid w:val="004D2756"/>
    <w:rsid w:val="004D5F85"/>
    <w:rsid w:val="004D68C5"/>
    <w:rsid w:val="004E05F1"/>
    <w:rsid w:val="004E069E"/>
    <w:rsid w:val="004E0828"/>
    <w:rsid w:val="004E1CD8"/>
    <w:rsid w:val="004E1E3F"/>
    <w:rsid w:val="004E3117"/>
    <w:rsid w:val="004E316F"/>
    <w:rsid w:val="004E31C7"/>
    <w:rsid w:val="004E428E"/>
    <w:rsid w:val="004E47EA"/>
    <w:rsid w:val="004E4C77"/>
    <w:rsid w:val="004E5917"/>
    <w:rsid w:val="004E5C4A"/>
    <w:rsid w:val="004E651A"/>
    <w:rsid w:val="004E6768"/>
    <w:rsid w:val="004E6A49"/>
    <w:rsid w:val="004E75DF"/>
    <w:rsid w:val="004E7BB3"/>
    <w:rsid w:val="004F1623"/>
    <w:rsid w:val="004F21D4"/>
    <w:rsid w:val="004F235D"/>
    <w:rsid w:val="004F2B11"/>
    <w:rsid w:val="004F35CF"/>
    <w:rsid w:val="004F4241"/>
    <w:rsid w:val="004F44C3"/>
    <w:rsid w:val="004F4954"/>
    <w:rsid w:val="004F6E85"/>
    <w:rsid w:val="004F6EB5"/>
    <w:rsid w:val="004F7983"/>
    <w:rsid w:val="004F7E0D"/>
    <w:rsid w:val="005010F5"/>
    <w:rsid w:val="0050137B"/>
    <w:rsid w:val="005019F4"/>
    <w:rsid w:val="00501BB1"/>
    <w:rsid w:val="00502F4B"/>
    <w:rsid w:val="00504100"/>
    <w:rsid w:val="00504374"/>
    <w:rsid w:val="005045F6"/>
    <w:rsid w:val="00504C79"/>
    <w:rsid w:val="005062B3"/>
    <w:rsid w:val="00510147"/>
    <w:rsid w:val="00510E2D"/>
    <w:rsid w:val="00510E60"/>
    <w:rsid w:val="00511387"/>
    <w:rsid w:val="005118F1"/>
    <w:rsid w:val="00511FCF"/>
    <w:rsid w:val="00512570"/>
    <w:rsid w:val="00512C12"/>
    <w:rsid w:val="00513DDF"/>
    <w:rsid w:val="0051465C"/>
    <w:rsid w:val="00514A12"/>
    <w:rsid w:val="00515442"/>
    <w:rsid w:val="005162D8"/>
    <w:rsid w:val="00516620"/>
    <w:rsid w:val="00516A49"/>
    <w:rsid w:val="0051795A"/>
    <w:rsid w:val="005202BE"/>
    <w:rsid w:val="0052102B"/>
    <w:rsid w:val="00521CEB"/>
    <w:rsid w:val="00523040"/>
    <w:rsid w:val="00523EE9"/>
    <w:rsid w:val="00524002"/>
    <w:rsid w:val="00524430"/>
    <w:rsid w:val="005245FC"/>
    <w:rsid w:val="00524831"/>
    <w:rsid w:val="00524919"/>
    <w:rsid w:val="00525469"/>
    <w:rsid w:val="00525F25"/>
    <w:rsid w:val="00526486"/>
    <w:rsid w:val="005268AF"/>
    <w:rsid w:val="0052720F"/>
    <w:rsid w:val="00527830"/>
    <w:rsid w:val="005279D0"/>
    <w:rsid w:val="00527CD8"/>
    <w:rsid w:val="0053015B"/>
    <w:rsid w:val="00530913"/>
    <w:rsid w:val="00532135"/>
    <w:rsid w:val="00532C6B"/>
    <w:rsid w:val="00534177"/>
    <w:rsid w:val="00534A5D"/>
    <w:rsid w:val="005369DA"/>
    <w:rsid w:val="00537794"/>
    <w:rsid w:val="00537948"/>
    <w:rsid w:val="00537951"/>
    <w:rsid w:val="005405C8"/>
    <w:rsid w:val="00540A86"/>
    <w:rsid w:val="00540E69"/>
    <w:rsid w:val="00541B81"/>
    <w:rsid w:val="00542AAA"/>
    <w:rsid w:val="00542AFF"/>
    <w:rsid w:val="005438F9"/>
    <w:rsid w:val="005449FB"/>
    <w:rsid w:val="00545C2B"/>
    <w:rsid w:val="00546CCB"/>
    <w:rsid w:val="005475DB"/>
    <w:rsid w:val="00547826"/>
    <w:rsid w:val="005510E0"/>
    <w:rsid w:val="00551A34"/>
    <w:rsid w:val="00551CFC"/>
    <w:rsid w:val="005522AA"/>
    <w:rsid w:val="0055250A"/>
    <w:rsid w:val="00553DA2"/>
    <w:rsid w:val="00553F49"/>
    <w:rsid w:val="0055468A"/>
    <w:rsid w:val="0055504C"/>
    <w:rsid w:val="00555182"/>
    <w:rsid w:val="00555A56"/>
    <w:rsid w:val="00556078"/>
    <w:rsid w:val="005600EA"/>
    <w:rsid w:val="005610D2"/>
    <w:rsid w:val="0056120F"/>
    <w:rsid w:val="005614C8"/>
    <w:rsid w:val="00561A34"/>
    <w:rsid w:val="00562282"/>
    <w:rsid w:val="005630A4"/>
    <w:rsid w:val="00563807"/>
    <w:rsid w:val="00563B42"/>
    <w:rsid w:val="00566167"/>
    <w:rsid w:val="005665A9"/>
    <w:rsid w:val="00566679"/>
    <w:rsid w:val="00566BE4"/>
    <w:rsid w:val="00567356"/>
    <w:rsid w:val="00570879"/>
    <w:rsid w:val="005718AC"/>
    <w:rsid w:val="005722C7"/>
    <w:rsid w:val="005729EB"/>
    <w:rsid w:val="00572D91"/>
    <w:rsid w:val="005731EC"/>
    <w:rsid w:val="005733B0"/>
    <w:rsid w:val="00573405"/>
    <w:rsid w:val="0057340E"/>
    <w:rsid w:val="00573668"/>
    <w:rsid w:val="00575593"/>
    <w:rsid w:val="005755A1"/>
    <w:rsid w:val="00576020"/>
    <w:rsid w:val="005761CB"/>
    <w:rsid w:val="005762D6"/>
    <w:rsid w:val="00576887"/>
    <w:rsid w:val="00576AAA"/>
    <w:rsid w:val="0057744E"/>
    <w:rsid w:val="005775E2"/>
    <w:rsid w:val="00577AC8"/>
    <w:rsid w:val="00577BC7"/>
    <w:rsid w:val="00580A89"/>
    <w:rsid w:val="00580D96"/>
    <w:rsid w:val="005813A0"/>
    <w:rsid w:val="00581482"/>
    <w:rsid w:val="0058195F"/>
    <w:rsid w:val="00582669"/>
    <w:rsid w:val="005826ED"/>
    <w:rsid w:val="00582C5E"/>
    <w:rsid w:val="00582D8E"/>
    <w:rsid w:val="00582F75"/>
    <w:rsid w:val="0058309F"/>
    <w:rsid w:val="00583AC6"/>
    <w:rsid w:val="005842DA"/>
    <w:rsid w:val="00585ED1"/>
    <w:rsid w:val="005869D2"/>
    <w:rsid w:val="00586B1C"/>
    <w:rsid w:val="0058772E"/>
    <w:rsid w:val="00587915"/>
    <w:rsid w:val="0059081F"/>
    <w:rsid w:val="00590DEA"/>
    <w:rsid w:val="00590E0B"/>
    <w:rsid w:val="005912E3"/>
    <w:rsid w:val="00592A3A"/>
    <w:rsid w:val="00593A17"/>
    <w:rsid w:val="00593BC1"/>
    <w:rsid w:val="00593D9B"/>
    <w:rsid w:val="005944B4"/>
    <w:rsid w:val="00594C00"/>
    <w:rsid w:val="00595C33"/>
    <w:rsid w:val="00595D36"/>
    <w:rsid w:val="005972CB"/>
    <w:rsid w:val="005A077E"/>
    <w:rsid w:val="005A0BF8"/>
    <w:rsid w:val="005A0F7B"/>
    <w:rsid w:val="005A1433"/>
    <w:rsid w:val="005A1591"/>
    <w:rsid w:val="005A1A9C"/>
    <w:rsid w:val="005A1EF8"/>
    <w:rsid w:val="005A28D8"/>
    <w:rsid w:val="005A2C0D"/>
    <w:rsid w:val="005A3800"/>
    <w:rsid w:val="005A3D13"/>
    <w:rsid w:val="005A3D54"/>
    <w:rsid w:val="005A6962"/>
    <w:rsid w:val="005A6D53"/>
    <w:rsid w:val="005A7202"/>
    <w:rsid w:val="005A7810"/>
    <w:rsid w:val="005B0268"/>
    <w:rsid w:val="005B0697"/>
    <w:rsid w:val="005B0D1C"/>
    <w:rsid w:val="005B2348"/>
    <w:rsid w:val="005B2A0B"/>
    <w:rsid w:val="005B3080"/>
    <w:rsid w:val="005B366A"/>
    <w:rsid w:val="005B478D"/>
    <w:rsid w:val="005B5372"/>
    <w:rsid w:val="005B68D5"/>
    <w:rsid w:val="005B7AD0"/>
    <w:rsid w:val="005C0258"/>
    <w:rsid w:val="005C165B"/>
    <w:rsid w:val="005C233C"/>
    <w:rsid w:val="005C3172"/>
    <w:rsid w:val="005C353C"/>
    <w:rsid w:val="005C505A"/>
    <w:rsid w:val="005C514A"/>
    <w:rsid w:val="005C5495"/>
    <w:rsid w:val="005C6BA0"/>
    <w:rsid w:val="005C6C59"/>
    <w:rsid w:val="005C6D83"/>
    <w:rsid w:val="005C7266"/>
    <w:rsid w:val="005C77A5"/>
    <w:rsid w:val="005C7DF0"/>
    <w:rsid w:val="005C7E48"/>
    <w:rsid w:val="005D1568"/>
    <w:rsid w:val="005D18CA"/>
    <w:rsid w:val="005D19D6"/>
    <w:rsid w:val="005D1E93"/>
    <w:rsid w:val="005D2786"/>
    <w:rsid w:val="005D4012"/>
    <w:rsid w:val="005D4A1A"/>
    <w:rsid w:val="005D5979"/>
    <w:rsid w:val="005D5998"/>
    <w:rsid w:val="005D70A3"/>
    <w:rsid w:val="005E058C"/>
    <w:rsid w:val="005E1049"/>
    <w:rsid w:val="005E143A"/>
    <w:rsid w:val="005E1452"/>
    <w:rsid w:val="005E2042"/>
    <w:rsid w:val="005E2077"/>
    <w:rsid w:val="005E2297"/>
    <w:rsid w:val="005E35CA"/>
    <w:rsid w:val="005E3802"/>
    <w:rsid w:val="005E3B18"/>
    <w:rsid w:val="005E3EA9"/>
    <w:rsid w:val="005E430B"/>
    <w:rsid w:val="005E4B7E"/>
    <w:rsid w:val="005E580F"/>
    <w:rsid w:val="005E58B1"/>
    <w:rsid w:val="005E6C49"/>
    <w:rsid w:val="005F00C6"/>
    <w:rsid w:val="005F03E0"/>
    <w:rsid w:val="005F0C35"/>
    <w:rsid w:val="005F1367"/>
    <w:rsid w:val="005F1D1A"/>
    <w:rsid w:val="005F21E6"/>
    <w:rsid w:val="005F2E3A"/>
    <w:rsid w:val="005F344F"/>
    <w:rsid w:val="005F3A43"/>
    <w:rsid w:val="005F4173"/>
    <w:rsid w:val="005F5077"/>
    <w:rsid w:val="005F580D"/>
    <w:rsid w:val="005F58B4"/>
    <w:rsid w:val="005F6549"/>
    <w:rsid w:val="005F6E8C"/>
    <w:rsid w:val="0060160D"/>
    <w:rsid w:val="0060179B"/>
    <w:rsid w:val="0060289D"/>
    <w:rsid w:val="00603427"/>
    <w:rsid w:val="0060442E"/>
    <w:rsid w:val="00604E6A"/>
    <w:rsid w:val="006052AC"/>
    <w:rsid w:val="006055F7"/>
    <w:rsid w:val="00605718"/>
    <w:rsid w:val="00605776"/>
    <w:rsid w:val="0060663D"/>
    <w:rsid w:val="00607239"/>
    <w:rsid w:val="00607969"/>
    <w:rsid w:val="00607CEB"/>
    <w:rsid w:val="00610C8B"/>
    <w:rsid w:val="00610ECA"/>
    <w:rsid w:val="00610F64"/>
    <w:rsid w:val="00611228"/>
    <w:rsid w:val="00611919"/>
    <w:rsid w:val="00611D28"/>
    <w:rsid w:val="00612C44"/>
    <w:rsid w:val="00612F46"/>
    <w:rsid w:val="00613A62"/>
    <w:rsid w:val="006143EC"/>
    <w:rsid w:val="0061501C"/>
    <w:rsid w:val="00615916"/>
    <w:rsid w:val="00615B41"/>
    <w:rsid w:val="00615E1B"/>
    <w:rsid w:val="0062007F"/>
    <w:rsid w:val="00620098"/>
    <w:rsid w:val="006205BD"/>
    <w:rsid w:val="006217BD"/>
    <w:rsid w:val="0062208B"/>
    <w:rsid w:val="0062264C"/>
    <w:rsid w:val="00622760"/>
    <w:rsid w:val="00622E94"/>
    <w:rsid w:val="00623015"/>
    <w:rsid w:val="00623450"/>
    <w:rsid w:val="006234FC"/>
    <w:rsid w:val="006238E8"/>
    <w:rsid w:val="00624A8D"/>
    <w:rsid w:val="00624F90"/>
    <w:rsid w:val="006256E6"/>
    <w:rsid w:val="00625B4C"/>
    <w:rsid w:val="00625E76"/>
    <w:rsid w:val="0062765A"/>
    <w:rsid w:val="00627A3B"/>
    <w:rsid w:val="00630085"/>
    <w:rsid w:val="0063068B"/>
    <w:rsid w:val="00630CE5"/>
    <w:rsid w:val="00631A95"/>
    <w:rsid w:val="006331A3"/>
    <w:rsid w:val="0063380E"/>
    <w:rsid w:val="00633CDB"/>
    <w:rsid w:val="00633F3C"/>
    <w:rsid w:val="0063418F"/>
    <w:rsid w:val="00634273"/>
    <w:rsid w:val="00634578"/>
    <w:rsid w:val="00635AD8"/>
    <w:rsid w:val="00635EB6"/>
    <w:rsid w:val="00636AA7"/>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480"/>
    <w:rsid w:val="00653AFD"/>
    <w:rsid w:val="006543E9"/>
    <w:rsid w:val="00654762"/>
    <w:rsid w:val="006553C8"/>
    <w:rsid w:val="00655634"/>
    <w:rsid w:val="006558F9"/>
    <w:rsid w:val="00656AE0"/>
    <w:rsid w:val="006574FD"/>
    <w:rsid w:val="00660E53"/>
    <w:rsid w:val="00660E74"/>
    <w:rsid w:val="00660F52"/>
    <w:rsid w:val="00661C04"/>
    <w:rsid w:val="00662DAF"/>
    <w:rsid w:val="006643A0"/>
    <w:rsid w:val="0066467A"/>
    <w:rsid w:val="00664E02"/>
    <w:rsid w:val="00665411"/>
    <w:rsid w:val="0066677E"/>
    <w:rsid w:val="006673B6"/>
    <w:rsid w:val="00667943"/>
    <w:rsid w:val="0067033F"/>
    <w:rsid w:val="00670A26"/>
    <w:rsid w:val="00670B86"/>
    <w:rsid w:val="00670DA0"/>
    <w:rsid w:val="00671EC3"/>
    <w:rsid w:val="006720E5"/>
    <w:rsid w:val="00672A2C"/>
    <w:rsid w:val="0067429B"/>
    <w:rsid w:val="00674607"/>
    <w:rsid w:val="00674E68"/>
    <w:rsid w:val="00675CC1"/>
    <w:rsid w:val="00677A93"/>
    <w:rsid w:val="00677B70"/>
    <w:rsid w:val="00677D26"/>
    <w:rsid w:val="00677DC9"/>
    <w:rsid w:val="0068063F"/>
    <w:rsid w:val="00680B91"/>
    <w:rsid w:val="00681F63"/>
    <w:rsid w:val="00682413"/>
    <w:rsid w:val="0068245B"/>
    <w:rsid w:val="006832CD"/>
    <w:rsid w:val="0068611F"/>
    <w:rsid w:val="00686879"/>
    <w:rsid w:val="00686AAD"/>
    <w:rsid w:val="006872B1"/>
    <w:rsid w:val="00687ADF"/>
    <w:rsid w:val="00687E04"/>
    <w:rsid w:val="00687F0C"/>
    <w:rsid w:val="0069037C"/>
    <w:rsid w:val="006909B3"/>
    <w:rsid w:val="00690C09"/>
    <w:rsid w:val="00692311"/>
    <w:rsid w:val="00692A24"/>
    <w:rsid w:val="00693B31"/>
    <w:rsid w:val="00694A52"/>
    <w:rsid w:val="00694AD3"/>
    <w:rsid w:val="00694E1A"/>
    <w:rsid w:val="00696055"/>
    <w:rsid w:val="006960DE"/>
    <w:rsid w:val="00697035"/>
    <w:rsid w:val="006A1463"/>
    <w:rsid w:val="006A1994"/>
    <w:rsid w:val="006A1AE8"/>
    <w:rsid w:val="006A1EE7"/>
    <w:rsid w:val="006A341E"/>
    <w:rsid w:val="006A384E"/>
    <w:rsid w:val="006A39BA"/>
    <w:rsid w:val="006A44F5"/>
    <w:rsid w:val="006A5214"/>
    <w:rsid w:val="006A5511"/>
    <w:rsid w:val="006A57C7"/>
    <w:rsid w:val="006A5AEC"/>
    <w:rsid w:val="006A6DAF"/>
    <w:rsid w:val="006A74D9"/>
    <w:rsid w:val="006A7681"/>
    <w:rsid w:val="006A7A7C"/>
    <w:rsid w:val="006A7D81"/>
    <w:rsid w:val="006B019D"/>
    <w:rsid w:val="006B0213"/>
    <w:rsid w:val="006B0C46"/>
    <w:rsid w:val="006B14C5"/>
    <w:rsid w:val="006B1951"/>
    <w:rsid w:val="006B1A4D"/>
    <w:rsid w:val="006B2ED1"/>
    <w:rsid w:val="006B32F3"/>
    <w:rsid w:val="006B4421"/>
    <w:rsid w:val="006B57CB"/>
    <w:rsid w:val="006B5F7F"/>
    <w:rsid w:val="006B68D1"/>
    <w:rsid w:val="006B6ADC"/>
    <w:rsid w:val="006B6F91"/>
    <w:rsid w:val="006C0C11"/>
    <w:rsid w:val="006C1D4C"/>
    <w:rsid w:val="006C1DB0"/>
    <w:rsid w:val="006C21FB"/>
    <w:rsid w:val="006C2713"/>
    <w:rsid w:val="006C3756"/>
    <w:rsid w:val="006C4827"/>
    <w:rsid w:val="006C4997"/>
    <w:rsid w:val="006C4DEA"/>
    <w:rsid w:val="006C555B"/>
    <w:rsid w:val="006C569E"/>
    <w:rsid w:val="006C5A3D"/>
    <w:rsid w:val="006C688C"/>
    <w:rsid w:val="006C756C"/>
    <w:rsid w:val="006D35DF"/>
    <w:rsid w:val="006D3E11"/>
    <w:rsid w:val="006D3F77"/>
    <w:rsid w:val="006D5746"/>
    <w:rsid w:val="006D605A"/>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E32"/>
    <w:rsid w:val="006F0EEB"/>
    <w:rsid w:val="006F1BC0"/>
    <w:rsid w:val="006F1BD5"/>
    <w:rsid w:val="006F2B3E"/>
    <w:rsid w:val="006F31D9"/>
    <w:rsid w:val="006F3ED2"/>
    <w:rsid w:val="006F47BD"/>
    <w:rsid w:val="006F4E34"/>
    <w:rsid w:val="006F54A4"/>
    <w:rsid w:val="006F556C"/>
    <w:rsid w:val="006F5702"/>
    <w:rsid w:val="006F61CA"/>
    <w:rsid w:val="006F64A1"/>
    <w:rsid w:val="006F64F0"/>
    <w:rsid w:val="006F66F8"/>
    <w:rsid w:val="006F6B9F"/>
    <w:rsid w:val="00700974"/>
    <w:rsid w:val="00700EFC"/>
    <w:rsid w:val="00701C1D"/>
    <w:rsid w:val="00701CDD"/>
    <w:rsid w:val="00702272"/>
    <w:rsid w:val="007025FF"/>
    <w:rsid w:val="00703002"/>
    <w:rsid w:val="007031EE"/>
    <w:rsid w:val="0070337D"/>
    <w:rsid w:val="00703546"/>
    <w:rsid w:val="007039BB"/>
    <w:rsid w:val="00704961"/>
    <w:rsid w:val="00704F4F"/>
    <w:rsid w:val="007054D5"/>
    <w:rsid w:val="007056B3"/>
    <w:rsid w:val="00706804"/>
    <w:rsid w:val="00706BAB"/>
    <w:rsid w:val="00707159"/>
    <w:rsid w:val="00707290"/>
    <w:rsid w:val="0070733E"/>
    <w:rsid w:val="007077FB"/>
    <w:rsid w:val="007078DB"/>
    <w:rsid w:val="00710021"/>
    <w:rsid w:val="007103C6"/>
    <w:rsid w:val="00710682"/>
    <w:rsid w:val="00710BCB"/>
    <w:rsid w:val="00711256"/>
    <w:rsid w:val="00711886"/>
    <w:rsid w:val="00711B04"/>
    <w:rsid w:val="00712169"/>
    <w:rsid w:val="00712DE0"/>
    <w:rsid w:val="007130B0"/>
    <w:rsid w:val="007137BA"/>
    <w:rsid w:val="0071414B"/>
    <w:rsid w:val="00714A6A"/>
    <w:rsid w:val="00715095"/>
    <w:rsid w:val="00715CE5"/>
    <w:rsid w:val="00715DE6"/>
    <w:rsid w:val="00715F22"/>
    <w:rsid w:val="007162DE"/>
    <w:rsid w:val="00716D84"/>
    <w:rsid w:val="007172E5"/>
    <w:rsid w:val="007174FD"/>
    <w:rsid w:val="00717A10"/>
    <w:rsid w:val="00720531"/>
    <w:rsid w:val="00721695"/>
    <w:rsid w:val="007238CA"/>
    <w:rsid w:val="00724CB8"/>
    <w:rsid w:val="00725559"/>
    <w:rsid w:val="00726A21"/>
    <w:rsid w:val="00726BA6"/>
    <w:rsid w:val="007271C8"/>
    <w:rsid w:val="00727D11"/>
    <w:rsid w:val="0073138E"/>
    <w:rsid w:val="0073299C"/>
    <w:rsid w:val="00733805"/>
    <w:rsid w:val="00734394"/>
    <w:rsid w:val="00734860"/>
    <w:rsid w:val="00734D1E"/>
    <w:rsid w:val="007351B5"/>
    <w:rsid w:val="007375ED"/>
    <w:rsid w:val="00737734"/>
    <w:rsid w:val="00737EDF"/>
    <w:rsid w:val="00740BDC"/>
    <w:rsid w:val="00741C07"/>
    <w:rsid w:val="00743E7D"/>
    <w:rsid w:val="00744E24"/>
    <w:rsid w:val="007459BC"/>
    <w:rsid w:val="00746F26"/>
    <w:rsid w:val="00751674"/>
    <w:rsid w:val="00751CF5"/>
    <w:rsid w:val="007531AB"/>
    <w:rsid w:val="00753481"/>
    <w:rsid w:val="00753C21"/>
    <w:rsid w:val="00754501"/>
    <w:rsid w:val="00754F65"/>
    <w:rsid w:val="0075562D"/>
    <w:rsid w:val="007559C3"/>
    <w:rsid w:val="00755A0E"/>
    <w:rsid w:val="00755E10"/>
    <w:rsid w:val="00755E44"/>
    <w:rsid w:val="0075636A"/>
    <w:rsid w:val="00756D95"/>
    <w:rsid w:val="007574A8"/>
    <w:rsid w:val="00757658"/>
    <w:rsid w:val="00757760"/>
    <w:rsid w:val="007577F8"/>
    <w:rsid w:val="0076034B"/>
    <w:rsid w:val="00760C88"/>
    <w:rsid w:val="00760F25"/>
    <w:rsid w:val="007618EA"/>
    <w:rsid w:val="00761E53"/>
    <w:rsid w:val="00762259"/>
    <w:rsid w:val="00762BBC"/>
    <w:rsid w:val="00763496"/>
    <w:rsid w:val="00763A69"/>
    <w:rsid w:val="00764828"/>
    <w:rsid w:val="00765339"/>
    <w:rsid w:val="0076546D"/>
    <w:rsid w:val="0076710C"/>
    <w:rsid w:val="007676F7"/>
    <w:rsid w:val="00767E4D"/>
    <w:rsid w:val="0077002D"/>
    <w:rsid w:val="00771243"/>
    <w:rsid w:val="007721B4"/>
    <w:rsid w:val="007721C4"/>
    <w:rsid w:val="0077354A"/>
    <w:rsid w:val="007737C2"/>
    <w:rsid w:val="00773ADB"/>
    <w:rsid w:val="00774C0B"/>
    <w:rsid w:val="00775419"/>
    <w:rsid w:val="007754BB"/>
    <w:rsid w:val="00777CCD"/>
    <w:rsid w:val="00780B61"/>
    <w:rsid w:val="0078175B"/>
    <w:rsid w:val="00781B09"/>
    <w:rsid w:val="0078262D"/>
    <w:rsid w:val="00782809"/>
    <w:rsid w:val="00782C1C"/>
    <w:rsid w:val="0078593B"/>
    <w:rsid w:val="007860C5"/>
    <w:rsid w:val="00786135"/>
    <w:rsid w:val="0078620E"/>
    <w:rsid w:val="00787783"/>
    <w:rsid w:val="007902F4"/>
    <w:rsid w:val="0079076A"/>
    <w:rsid w:val="00791B8E"/>
    <w:rsid w:val="00791FEF"/>
    <w:rsid w:val="00793132"/>
    <w:rsid w:val="00793271"/>
    <w:rsid w:val="00794E0C"/>
    <w:rsid w:val="00795762"/>
    <w:rsid w:val="0079603D"/>
    <w:rsid w:val="00796612"/>
    <w:rsid w:val="007A1738"/>
    <w:rsid w:val="007A1864"/>
    <w:rsid w:val="007A19A1"/>
    <w:rsid w:val="007A268D"/>
    <w:rsid w:val="007A2AC9"/>
    <w:rsid w:val="007A3310"/>
    <w:rsid w:val="007A3415"/>
    <w:rsid w:val="007A38A3"/>
    <w:rsid w:val="007A3AD2"/>
    <w:rsid w:val="007A4213"/>
    <w:rsid w:val="007A46A6"/>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2E10"/>
    <w:rsid w:val="007B385B"/>
    <w:rsid w:val="007B3E04"/>
    <w:rsid w:val="007B4118"/>
    <w:rsid w:val="007B45B9"/>
    <w:rsid w:val="007B45BD"/>
    <w:rsid w:val="007B52F2"/>
    <w:rsid w:val="007B67E0"/>
    <w:rsid w:val="007B6F1C"/>
    <w:rsid w:val="007B7D75"/>
    <w:rsid w:val="007C0035"/>
    <w:rsid w:val="007C01E2"/>
    <w:rsid w:val="007C2E73"/>
    <w:rsid w:val="007C309A"/>
    <w:rsid w:val="007C36B6"/>
    <w:rsid w:val="007C3888"/>
    <w:rsid w:val="007C3C71"/>
    <w:rsid w:val="007C3DF6"/>
    <w:rsid w:val="007C3E5E"/>
    <w:rsid w:val="007C492D"/>
    <w:rsid w:val="007C5FEB"/>
    <w:rsid w:val="007C764D"/>
    <w:rsid w:val="007D0C20"/>
    <w:rsid w:val="007D0F07"/>
    <w:rsid w:val="007D1270"/>
    <w:rsid w:val="007D1798"/>
    <w:rsid w:val="007D2FD1"/>
    <w:rsid w:val="007D312B"/>
    <w:rsid w:val="007D48D8"/>
    <w:rsid w:val="007D4B29"/>
    <w:rsid w:val="007D540D"/>
    <w:rsid w:val="007D581F"/>
    <w:rsid w:val="007D5A4E"/>
    <w:rsid w:val="007D646A"/>
    <w:rsid w:val="007D6573"/>
    <w:rsid w:val="007D735C"/>
    <w:rsid w:val="007D7476"/>
    <w:rsid w:val="007D7C0B"/>
    <w:rsid w:val="007D7D07"/>
    <w:rsid w:val="007E1370"/>
    <w:rsid w:val="007E14EE"/>
    <w:rsid w:val="007E176E"/>
    <w:rsid w:val="007E1913"/>
    <w:rsid w:val="007E2608"/>
    <w:rsid w:val="007E2944"/>
    <w:rsid w:val="007E2A87"/>
    <w:rsid w:val="007E2F5D"/>
    <w:rsid w:val="007E38BE"/>
    <w:rsid w:val="007E5BC1"/>
    <w:rsid w:val="007F0A94"/>
    <w:rsid w:val="007F1C92"/>
    <w:rsid w:val="007F2AA0"/>
    <w:rsid w:val="007F33FA"/>
    <w:rsid w:val="007F344F"/>
    <w:rsid w:val="007F351B"/>
    <w:rsid w:val="007F3C52"/>
    <w:rsid w:val="007F538B"/>
    <w:rsid w:val="007F6611"/>
    <w:rsid w:val="007F687A"/>
    <w:rsid w:val="007F6E54"/>
    <w:rsid w:val="007F6F0F"/>
    <w:rsid w:val="007F7213"/>
    <w:rsid w:val="007F7721"/>
    <w:rsid w:val="007F78BE"/>
    <w:rsid w:val="007F7C3A"/>
    <w:rsid w:val="008003B0"/>
    <w:rsid w:val="008005B8"/>
    <w:rsid w:val="0080060E"/>
    <w:rsid w:val="00801832"/>
    <w:rsid w:val="00801A55"/>
    <w:rsid w:val="00801E05"/>
    <w:rsid w:val="0080297F"/>
    <w:rsid w:val="0080319F"/>
    <w:rsid w:val="00803B8A"/>
    <w:rsid w:val="00803E82"/>
    <w:rsid w:val="00804C58"/>
    <w:rsid w:val="00805CCA"/>
    <w:rsid w:val="00805D65"/>
    <w:rsid w:val="0080612B"/>
    <w:rsid w:val="00806E33"/>
    <w:rsid w:val="0080742B"/>
    <w:rsid w:val="008101CD"/>
    <w:rsid w:val="00810232"/>
    <w:rsid w:val="00810588"/>
    <w:rsid w:val="00810589"/>
    <w:rsid w:val="00810665"/>
    <w:rsid w:val="00810A1F"/>
    <w:rsid w:val="00810C2E"/>
    <w:rsid w:val="00810E8B"/>
    <w:rsid w:val="00812BE7"/>
    <w:rsid w:val="008132D8"/>
    <w:rsid w:val="008206F3"/>
    <w:rsid w:val="00820FA7"/>
    <w:rsid w:val="00821225"/>
    <w:rsid w:val="0082168A"/>
    <w:rsid w:val="00821822"/>
    <w:rsid w:val="0082192D"/>
    <w:rsid w:val="00821CE9"/>
    <w:rsid w:val="00822EFF"/>
    <w:rsid w:val="00823243"/>
    <w:rsid w:val="00823753"/>
    <w:rsid w:val="0082377C"/>
    <w:rsid w:val="0082391A"/>
    <w:rsid w:val="0082492E"/>
    <w:rsid w:val="00825016"/>
    <w:rsid w:val="00825B26"/>
    <w:rsid w:val="00825BA7"/>
    <w:rsid w:val="008276FB"/>
    <w:rsid w:val="00827C2D"/>
    <w:rsid w:val="00830190"/>
    <w:rsid w:val="00830233"/>
    <w:rsid w:val="00830B4F"/>
    <w:rsid w:val="008310F1"/>
    <w:rsid w:val="0083112D"/>
    <w:rsid w:val="008317A9"/>
    <w:rsid w:val="00832154"/>
    <w:rsid w:val="00832516"/>
    <w:rsid w:val="00834804"/>
    <w:rsid w:val="00834890"/>
    <w:rsid w:val="00836123"/>
    <w:rsid w:val="0083679A"/>
    <w:rsid w:val="00841612"/>
    <w:rsid w:val="00841E47"/>
    <w:rsid w:val="0084242D"/>
    <w:rsid w:val="00843757"/>
    <w:rsid w:val="008440C9"/>
    <w:rsid w:val="00844AB3"/>
    <w:rsid w:val="00846539"/>
    <w:rsid w:val="008476B0"/>
    <w:rsid w:val="008478E2"/>
    <w:rsid w:val="008478FD"/>
    <w:rsid w:val="00847BF5"/>
    <w:rsid w:val="0085064F"/>
    <w:rsid w:val="00850655"/>
    <w:rsid w:val="008521BA"/>
    <w:rsid w:val="00852ECA"/>
    <w:rsid w:val="0085357A"/>
    <w:rsid w:val="008535A4"/>
    <w:rsid w:val="008547A5"/>
    <w:rsid w:val="00855A68"/>
    <w:rsid w:val="0085741C"/>
    <w:rsid w:val="0085744B"/>
    <w:rsid w:val="00857B2C"/>
    <w:rsid w:val="0086188C"/>
    <w:rsid w:val="00861A11"/>
    <w:rsid w:val="00862529"/>
    <w:rsid w:val="00862B9F"/>
    <w:rsid w:val="00863285"/>
    <w:rsid w:val="00863772"/>
    <w:rsid w:val="008641F3"/>
    <w:rsid w:val="00864D66"/>
    <w:rsid w:val="00866883"/>
    <w:rsid w:val="00866B32"/>
    <w:rsid w:val="00867189"/>
    <w:rsid w:val="00867C63"/>
    <w:rsid w:val="00870098"/>
    <w:rsid w:val="008704EE"/>
    <w:rsid w:val="00870740"/>
    <w:rsid w:val="00870869"/>
    <w:rsid w:val="008714C0"/>
    <w:rsid w:val="008715EE"/>
    <w:rsid w:val="008719FC"/>
    <w:rsid w:val="0087231E"/>
    <w:rsid w:val="008724B0"/>
    <w:rsid w:val="00872CF5"/>
    <w:rsid w:val="00873549"/>
    <w:rsid w:val="00873892"/>
    <w:rsid w:val="00873A29"/>
    <w:rsid w:val="00873DC2"/>
    <w:rsid w:val="00875784"/>
    <w:rsid w:val="00876235"/>
    <w:rsid w:val="00876BE0"/>
    <w:rsid w:val="00877FCB"/>
    <w:rsid w:val="008803FA"/>
    <w:rsid w:val="00880713"/>
    <w:rsid w:val="00880B13"/>
    <w:rsid w:val="00880FC7"/>
    <w:rsid w:val="008811A0"/>
    <w:rsid w:val="00881783"/>
    <w:rsid w:val="00881B84"/>
    <w:rsid w:val="00881C8F"/>
    <w:rsid w:val="00882F23"/>
    <w:rsid w:val="00883D7E"/>
    <w:rsid w:val="0088469C"/>
    <w:rsid w:val="008846D2"/>
    <w:rsid w:val="00884D4D"/>
    <w:rsid w:val="00885521"/>
    <w:rsid w:val="00886C30"/>
    <w:rsid w:val="0088767B"/>
    <w:rsid w:val="00887FCA"/>
    <w:rsid w:val="0089060D"/>
    <w:rsid w:val="00890FED"/>
    <w:rsid w:val="00891CED"/>
    <w:rsid w:val="00893DB3"/>
    <w:rsid w:val="0089493C"/>
    <w:rsid w:val="008951DE"/>
    <w:rsid w:val="00895873"/>
    <w:rsid w:val="00895D72"/>
    <w:rsid w:val="0089662D"/>
    <w:rsid w:val="00896E0E"/>
    <w:rsid w:val="0089729A"/>
    <w:rsid w:val="008A104F"/>
    <w:rsid w:val="008A1865"/>
    <w:rsid w:val="008A28CA"/>
    <w:rsid w:val="008A340D"/>
    <w:rsid w:val="008A3FED"/>
    <w:rsid w:val="008A4130"/>
    <w:rsid w:val="008A509F"/>
    <w:rsid w:val="008A589F"/>
    <w:rsid w:val="008A594B"/>
    <w:rsid w:val="008A73C5"/>
    <w:rsid w:val="008A758C"/>
    <w:rsid w:val="008A7ABF"/>
    <w:rsid w:val="008A7E85"/>
    <w:rsid w:val="008B0878"/>
    <w:rsid w:val="008B098E"/>
    <w:rsid w:val="008B0BFB"/>
    <w:rsid w:val="008B15B0"/>
    <w:rsid w:val="008B1769"/>
    <w:rsid w:val="008B3C4D"/>
    <w:rsid w:val="008B3C99"/>
    <w:rsid w:val="008B5244"/>
    <w:rsid w:val="008B530F"/>
    <w:rsid w:val="008B5C21"/>
    <w:rsid w:val="008B5C23"/>
    <w:rsid w:val="008B6604"/>
    <w:rsid w:val="008B68D5"/>
    <w:rsid w:val="008B6E2A"/>
    <w:rsid w:val="008B7C76"/>
    <w:rsid w:val="008C01AB"/>
    <w:rsid w:val="008C0E49"/>
    <w:rsid w:val="008C1079"/>
    <w:rsid w:val="008C224B"/>
    <w:rsid w:val="008C2CB7"/>
    <w:rsid w:val="008C3C9E"/>
    <w:rsid w:val="008C3F4C"/>
    <w:rsid w:val="008C4BBC"/>
    <w:rsid w:val="008C5B9D"/>
    <w:rsid w:val="008C5BE2"/>
    <w:rsid w:val="008C5CFF"/>
    <w:rsid w:val="008C5D41"/>
    <w:rsid w:val="008C600A"/>
    <w:rsid w:val="008C6363"/>
    <w:rsid w:val="008C72F8"/>
    <w:rsid w:val="008C795D"/>
    <w:rsid w:val="008D17F7"/>
    <w:rsid w:val="008D2A5B"/>
    <w:rsid w:val="008D2C8D"/>
    <w:rsid w:val="008D3ADE"/>
    <w:rsid w:val="008D3C0C"/>
    <w:rsid w:val="008D4BCA"/>
    <w:rsid w:val="008D6F2B"/>
    <w:rsid w:val="008D7155"/>
    <w:rsid w:val="008D7963"/>
    <w:rsid w:val="008E0035"/>
    <w:rsid w:val="008E05EF"/>
    <w:rsid w:val="008E143F"/>
    <w:rsid w:val="008E295E"/>
    <w:rsid w:val="008E2EEC"/>
    <w:rsid w:val="008E3A3F"/>
    <w:rsid w:val="008E41F7"/>
    <w:rsid w:val="008E4354"/>
    <w:rsid w:val="008E441D"/>
    <w:rsid w:val="008E5E99"/>
    <w:rsid w:val="008E6A84"/>
    <w:rsid w:val="008F16DA"/>
    <w:rsid w:val="008F25CC"/>
    <w:rsid w:val="008F26CE"/>
    <w:rsid w:val="008F3550"/>
    <w:rsid w:val="008F359D"/>
    <w:rsid w:val="008F3791"/>
    <w:rsid w:val="008F449E"/>
    <w:rsid w:val="008F44FE"/>
    <w:rsid w:val="008F4F5B"/>
    <w:rsid w:val="008F514B"/>
    <w:rsid w:val="008F6E5B"/>
    <w:rsid w:val="008F6F77"/>
    <w:rsid w:val="008F75AF"/>
    <w:rsid w:val="0090039F"/>
    <w:rsid w:val="009009F4"/>
    <w:rsid w:val="00900A64"/>
    <w:rsid w:val="00900F9D"/>
    <w:rsid w:val="00901023"/>
    <w:rsid w:val="00901066"/>
    <w:rsid w:val="0090161F"/>
    <w:rsid w:val="00901BC0"/>
    <w:rsid w:val="009026AC"/>
    <w:rsid w:val="009037A3"/>
    <w:rsid w:val="00904167"/>
    <w:rsid w:val="00904BB9"/>
    <w:rsid w:val="00904DA9"/>
    <w:rsid w:val="00907451"/>
    <w:rsid w:val="00907714"/>
    <w:rsid w:val="0090785D"/>
    <w:rsid w:val="009111DF"/>
    <w:rsid w:val="00911300"/>
    <w:rsid w:val="009117DC"/>
    <w:rsid w:val="00912719"/>
    <w:rsid w:val="00913648"/>
    <w:rsid w:val="0091472E"/>
    <w:rsid w:val="00914C28"/>
    <w:rsid w:val="00915512"/>
    <w:rsid w:val="009156DE"/>
    <w:rsid w:val="00915B08"/>
    <w:rsid w:val="00917432"/>
    <w:rsid w:val="009205EA"/>
    <w:rsid w:val="00921F7C"/>
    <w:rsid w:val="009221B5"/>
    <w:rsid w:val="00923957"/>
    <w:rsid w:val="00923E1F"/>
    <w:rsid w:val="00924239"/>
    <w:rsid w:val="00924E82"/>
    <w:rsid w:val="00924FE5"/>
    <w:rsid w:val="00925188"/>
    <w:rsid w:val="00925270"/>
    <w:rsid w:val="00925923"/>
    <w:rsid w:val="0092704E"/>
    <w:rsid w:val="0092716B"/>
    <w:rsid w:val="00927411"/>
    <w:rsid w:val="009307B5"/>
    <w:rsid w:val="00930F66"/>
    <w:rsid w:val="00930FC1"/>
    <w:rsid w:val="00933081"/>
    <w:rsid w:val="009337D9"/>
    <w:rsid w:val="0093492A"/>
    <w:rsid w:val="00934CB3"/>
    <w:rsid w:val="00934EB7"/>
    <w:rsid w:val="00936755"/>
    <w:rsid w:val="00936E7B"/>
    <w:rsid w:val="00937E1C"/>
    <w:rsid w:val="009402F8"/>
    <w:rsid w:val="00942D12"/>
    <w:rsid w:val="0094352F"/>
    <w:rsid w:val="00947253"/>
    <w:rsid w:val="0094753B"/>
    <w:rsid w:val="00950C37"/>
    <w:rsid w:val="00950ED7"/>
    <w:rsid w:val="00951232"/>
    <w:rsid w:val="00951289"/>
    <w:rsid w:val="00951E4D"/>
    <w:rsid w:val="00951E8F"/>
    <w:rsid w:val="0095235F"/>
    <w:rsid w:val="009525E8"/>
    <w:rsid w:val="00952FCB"/>
    <w:rsid w:val="0095316E"/>
    <w:rsid w:val="00954295"/>
    <w:rsid w:val="00955073"/>
    <w:rsid w:val="0095612B"/>
    <w:rsid w:val="00960DB2"/>
    <w:rsid w:val="00961495"/>
    <w:rsid w:val="00961709"/>
    <w:rsid w:val="009617E3"/>
    <w:rsid w:val="009625DC"/>
    <w:rsid w:val="00962835"/>
    <w:rsid w:val="00962B5E"/>
    <w:rsid w:val="00962C23"/>
    <w:rsid w:val="00962CF0"/>
    <w:rsid w:val="009635A9"/>
    <w:rsid w:val="00963F2C"/>
    <w:rsid w:val="009644C5"/>
    <w:rsid w:val="009645E4"/>
    <w:rsid w:val="00965353"/>
    <w:rsid w:val="00965C42"/>
    <w:rsid w:val="00967504"/>
    <w:rsid w:val="009704FF"/>
    <w:rsid w:val="0097145B"/>
    <w:rsid w:val="00971A5B"/>
    <w:rsid w:val="00971D9D"/>
    <w:rsid w:val="009720C1"/>
    <w:rsid w:val="00972490"/>
    <w:rsid w:val="009736D0"/>
    <w:rsid w:val="0097376C"/>
    <w:rsid w:val="00976355"/>
    <w:rsid w:val="00980769"/>
    <w:rsid w:val="009808A1"/>
    <w:rsid w:val="00981433"/>
    <w:rsid w:val="00983819"/>
    <w:rsid w:val="0098478D"/>
    <w:rsid w:val="009851C3"/>
    <w:rsid w:val="0098533B"/>
    <w:rsid w:val="00991772"/>
    <w:rsid w:val="00993C9C"/>
    <w:rsid w:val="009960F6"/>
    <w:rsid w:val="009973E8"/>
    <w:rsid w:val="0099766B"/>
    <w:rsid w:val="00997D44"/>
    <w:rsid w:val="00997FC2"/>
    <w:rsid w:val="009A0065"/>
    <w:rsid w:val="009A05BE"/>
    <w:rsid w:val="009A1878"/>
    <w:rsid w:val="009A1D19"/>
    <w:rsid w:val="009A3591"/>
    <w:rsid w:val="009A3D56"/>
    <w:rsid w:val="009A4418"/>
    <w:rsid w:val="009A51DE"/>
    <w:rsid w:val="009A55BA"/>
    <w:rsid w:val="009A5D1A"/>
    <w:rsid w:val="009A5D35"/>
    <w:rsid w:val="009A64E3"/>
    <w:rsid w:val="009A7099"/>
    <w:rsid w:val="009A750D"/>
    <w:rsid w:val="009B07E9"/>
    <w:rsid w:val="009B08AA"/>
    <w:rsid w:val="009B0943"/>
    <w:rsid w:val="009B145B"/>
    <w:rsid w:val="009B14A3"/>
    <w:rsid w:val="009B157B"/>
    <w:rsid w:val="009B26B4"/>
    <w:rsid w:val="009B2A0D"/>
    <w:rsid w:val="009B3A3A"/>
    <w:rsid w:val="009B41E0"/>
    <w:rsid w:val="009B5071"/>
    <w:rsid w:val="009B5185"/>
    <w:rsid w:val="009B53AF"/>
    <w:rsid w:val="009B55B5"/>
    <w:rsid w:val="009B6A6D"/>
    <w:rsid w:val="009B6BFC"/>
    <w:rsid w:val="009B6C7E"/>
    <w:rsid w:val="009B71CD"/>
    <w:rsid w:val="009B7324"/>
    <w:rsid w:val="009C15C0"/>
    <w:rsid w:val="009C2001"/>
    <w:rsid w:val="009C274E"/>
    <w:rsid w:val="009C3305"/>
    <w:rsid w:val="009C35AA"/>
    <w:rsid w:val="009C3883"/>
    <w:rsid w:val="009C3A36"/>
    <w:rsid w:val="009C5268"/>
    <w:rsid w:val="009C54FB"/>
    <w:rsid w:val="009C5732"/>
    <w:rsid w:val="009C5EF8"/>
    <w:rsid w:val="009C6F27"/>
    <w:rsid w:val="009C740B"/>
    <w:rsid w:val="009D06D8"/>
    <w:rsid w:val="009D108F"/>
    <w:rsid w:val="009D1C54"/>
    <w:rsid w:val="009D5CBA"/>
    <w:rsid w:val="009D64A9"/>
    <w:rsid w:val="009D6B0F"/>
    <w:rsid w:val="009D6BBA"/>
    <w:rsid w:val="009D715A"/>
    <w:rsid w:val="009D750D"/>
    <w:rsid w:val="009D7829"/>
    <w:rsid w:val="009D78F5"/>
    <w:rsid w:val="009E0778"/>
    <w:rsid w:val="009E13E8"/>
    <w:rsid w:val="009E3AD3"/>
    <w:rsid w:val="009E4304"/>
    <w:rsid w:val="009E4571"/>
    <w:rsid w:val="009E4F93"/>
    <w:rsid w:val="009E507B"/>
    <w:rsid w:val="009E57D7"/>
    <w:rsid w:val="009E5FB2"/>
    <w:rsid w:val="009E65C4"/>
    <w:rsid w:val="009F10A8"/>
    <w:rsid w:val="009F41E3"/>
    <w:rsid w:val="009F42B4"/>
    <w:rsid w:val="009F463D"/>
    <w:rsid w:val="009F4FDA"/>
    <w:rsid w:val="009F5AA8"/>
    <w:rsid w:val="009F61F5"/>
    <w:rsid w:val="009F6DF4"/>
    <w:rsid w:val="009F72FA"/>
    <w:rsid w:val="009F77AA"/>
    <w:rsid w:val="009F7919"/>
    <w:rsid w:val="009F7D74"/>
    <w:rsid w:val="00A01D44"/>
    <w:rsid w:val="00A01D59"/>
    <w:rsid w:val="00A02221"/>
    <w:rsid w:val="00A03A83"/>
    <w:rsid w:val="00A03CB1"/>
    <w:rsid w:val="00A03E5E"/>
    <w:rsid w:val="00A04904"/>
    <w:rsid w:val="00A04F91"/>
    <w:rsid w:val="00A05263"/>
    <w:rsid w:val="00A052A1"/>
    <w:rsid w:val="00A053CD"/>
    <w:rsid w:val="00A05C7D"/>
    <w:rsid w:val="00A05EA9"/>
    <w:rsid w:val="00A0655F"/>
    <w:rsid w:val="00A065FF"/>
    <w:rsid w:val="00A069BC"/>
    <w:rsid w:val="00A102BC"/>
    <w:rsid w:val="00A11AA8"/>
    <w:rsid w:val="00A11DEF"/>
    <w:rsid w:val="00A1213E"/>
    <w:rsid w:val="00A129E3"/>
    <w:rsid w:val="00A12DDB"/>
    <w:rsid w:val="00A133E8"/>
    <w:rsid w:val="00A14249"/>
    <w:rsid w:val="00A14527"/>
    <w:rsid w:val="00A15123"/>
    <w:rsid w:val="00A15835"/>
    <w:rsid w:val="00A158F0"/>
    <w:rsid w:val="00A15BC4"/>
    <w:rsid w:val="00A175F5"/>
    <w:rsid w:val="00A176FF"/>
    <w:rsid w:val="00A20049"/>
    <w:rsid w:val="00A20758"/>
    <w:rsid w:val="00A208D7"/>
    <w:rsid w:val="00A211AB"/>
    <w:rsid w:val="00A211F4"/>
    <w:rsid w:val="00A219A2"/>
    <w:rsid w:val="00A22790"/>
    <w:rsid w:val="00A22D17"/>
    <w:rsid w:val="00A2319B"/>
    <w:rsid w:val="00A24279"/>
    <w:rsid w:val="00A247FF"/>
    <w:rsid w:val="00A248D6"/>
    <w:rsid w:val="00A25696"/>
    <w:rsid w:val="00A27982"/>
    <w:rsid w:val="00A27BF0"/>
    <w:rsid w:val="00A3007D"/>
    <w:rsid w:val="00A30732"/>
    <w:rsid w:val="00A30F65"/>
    <w:rsid w:val="00A310AE"/>
    <w:rsid w:val="00A31563"/>
    <w:rsid w:val="00A31A09"/>
    <w:rsid w:val="00A31F53"/>
    <w:rsid w:val="00A328B6"/>
    <w:rsid w:val="00A328DA"/>
    <w:rsid w:val="00A32AA9"/>
    <w:rsid w:val="00A32B94"/>
    <w:rsid w:val="00A32E69"/>
    <w:rsid w:val="00A32EEC"/>
    <w:rsid w:val="00A33645"/>
    <w:rsid w:val="00A342CD"/>
    <w:rsid w:val="00A345F9"/>
    <w:rsid w:val="00A34D5D"/>
    <w:rsid w:val="00A3524F"/>
    <w:rsid w:val="00A352AD"/>
    <w:rsid w:val="00A3614A"/>
    <w:rsid w:val="00A3618D"/>
    <w:rsid w:val="00A36984"/>
    <w:rsid w:val="00A36EC0"/>
    <w:rsid w:val="00A36EFC"/>
    <w:rsid w:val="00A37704"/>
    <w:rsid w:val="00A37D3F"/>
    <w:rsid w:val="00A40118"/>
    <w:rsid w:val="00A404C1"/>
    <w:rsid w:val="00A4118A"/>
    <w:rsid w:val="00A41D9E"/>
    <w:rsid w:val="00A420A3"/>
    <w:rsid w:val="00A421CE"/>
    <w:rsid w:val="00A42AD4"/>
    <w:rsid w:val="00A42EA7"/>
    <w:rsid w:val="00A43065"/>
    <w:rsid w:val="00A43258"/>
    <w:rsid w:val="00A43319"/>
    <w:rsid w:val="00A439FA"/>
    <w:rsid w:val="00A45445"/>
    <w:rsid w:val="00A469AC"/>
    <w:rsid w:val="00A474F2"/>
    <w:rsid w:val="00A4788E"/>
    <w:rsid w:val="00A504F7"/>
    <w:rsid w:val="00A5131B"/>
    <w:rsid w:val="00A51DBB"/>
    <w:rsid w:val="00A5226E"/>
    <w:rsid w:val="00A528A1"/>
    <w:rsid w:val="00A53152"/>
    <w:rsid w:val="00A53EED"/>
    <w:rsid w:val="00A546FF"/>
    <w:rsid w:val="00A54E8F"/>
    <w:rsid w:val="00A5599C"/>
    <w:rsid w:val="00A560F2"/>
    <w:rsid w:val="00A56548"/>
    <w:rsid w:val="00A56C2D"/>
    <w:rsid w:val="00A57B13"/>
    <w:rsid w:val="00A62081"/>
    <w:rsid w:val="00A62B99"/>
    <w:rsid w:val="00A64954"/>
    <w:rsid w:val="00A65AF2"/>
    <w:rsid w:val="00A65CF7"/>
    <w:rsid w:val="00A65F79"/>
    <w:rsid w:val="00A65FBC"/>
    <w:rsid w:val="00A66270"/>
    <w:rsid w:val="00A677BD"/>
    <w:rsid w:val="00A70209"/>
    <w:rsid w:val="00A71F1A"/>
    <w:rsid w:val="00A7259C"/>
    <w:rsid w:val="00A72964"/>
    <w:rsid w:val="00A730B1"/>
    <w:rsid w:val="00A74F7C"/>
    <w:rsid w:val="00A752E7"/>
    <w:rsid w:val="00A75850"/>
    <w:rsid w:val="00A75B02"/>
    <w:rsid w:val="00A7607B"/>
    <w:rsid w:val="00A7617F"/>
    <w:rsid w:val="00A76865"/>
    <w:rsid w:val="00A768B3"/>
    <w:rsid w:val="00A81152"/>
    <w:rsid w:val="00A81DF3"/>
    <w:rsid w:val="00A83EE6"/>
    <w:rsid w:val="00A84013"/>
    <w:rsid w:val="00A84438"/>
    <w:rsid w:val="00A8480E"/>
    <w:rsid w:val="00A84A70"/>
    <w:rsid w:val="00A8567A"/>
    <w:rsid w:val="00A85AF6"/>
    <w:rsid w:val="00A8622A"/>
    <w:rsid w:val="00A87DB0"/>
    <w:rsid w:val="00A90164"/>
    <w:rsid w:val="00A912EF"/>
    <w:rsid w:val="00A92ADA"/>
    <w:rsid w:val="00A935C9"/>
    <w:rsid w:val="00A945FA"/>
    <w:rsid w:val="00A95A98"/>
    <w:rsid w:val="00A96346"/>
    <w:rsid w:val="00A96F82"/>
    <w:rsid w:val="00A97098"/>
    <w:rsid w:val="00A97133"/>
    <w:rsid w:val="00A973F0"/>
    <w:rsid w:val="00A97989"/>
    <w:rsid w:val="00A97C68"/>
    <w:rsid w:val="00AA043C"/>
    <w:rsid w:val="00AA0696"/>
    <w:rsid w:val="00AA134B"/>
    <w:rsid w:val="00AA1BA1"/>
    <w:rsid w:val="00AA2AA9"/>
    <w:rsid w:val="00AA43F8"/>
    <w:rsid w:val="00AA45E7"/>
    <w:rsid w:val="00AA4BDB"/>
    <w:rsid w:val="00AA58DC"/>
    <w:rsid w:val="00AA5F9C"/>
    <w:rsid w:val="00AA7328"/>
    <w:rsid w:val="00AA767B"/>
    <w:rsid w:val="00AA76EC"/>
    <w:rsid w:val="00AB0380"/>
    <w:rsid w:val="00AB05BC"/>
    <w:rsid w:val="00AB172F"/>
    <w:rsid w:val="00AB1D43"/>
    <w:rsid w:val="00AB2F4D"/>
    <w:rsid w:val="00AB342E"/>
    <w:rsid w:val="00AB3634"/>
    <w:rsid w:val="00AB3868"/>
    <w:rsid w:val="00AB38FE"/>
    <w:rsid w:val="00AB3CC2"/>
    <w:rsid w:val="00AB4637"/>
    <w:rsid w:val="00AB472B"/>
    <w:rsid w:val="00AB4A9E"/>
    <w:rsid w:val="00AB4E99"/>
    <w:rsid w:val="00AB4F49"/>
    <w:rsid w:val="00AB57C6"/>
    <w:rsid w:val="00AB587E"/>
    <w:rsid w:val="00AB60D2"/>
    <w:rsid w:val="00AB7A6B"/>
    <w:rsid w:val="00AB7CC3"/>
    <w:rsid w:val="00AC0442"/>
    <w:rsid w:val="00AC053C"/>
    <w:rsid w:val="00AC05E2"/>
    <w:rsid w:val="00AC1AB3"/>
    <w:rsid w:val="00AC1E90"/>
    <w:rsid w:val="00AC27B0"/>
    <w:rsid w:val="00AC34AA"/>
    <w:rsid w:val="00AC3789"/>
    <w:rsid w:val="00AC37C5"/>
    <w:rsid w:val="00AC462E"/>
    <w:rsid w:val="00AC5A78"/>
    <w:rsid w:val="00AC5BDD"/>
    <w:rsid w:val="00AC5BEC"/>
    <w:rsid w:val="00AC623C"/>
    <w:rsid w:val="00AC7AA5"/>
    <w:rsid w:val="00AC7C1B"/>
    <w:rsid w:val="00AD1B39"/>
    <w:rsid w:val="00AD1F69"/>
    <w:rsid w:val="00AD20C5"/>
    <w:rsid w:val="00AD2553"/>
    <w:rsid w:val="00AD2DF1"/>
    <w:rsid w:val="00AD504F"/>
    <w:rsid w:val="00AD518E"/>
    <w:rsid w:val="00AD52AE"/>
    <w:rsid w:val="00AD623C"/>
    <w:rsid w:val="00AD6C99"/>
    <w:rsid w:val="00AD70E1"/>
    <w:rsid w:val="00AD726F"/>
    <w:rsid w:val="00AD72BA"/>
    <w:rsid w:val="00AD758B"/>
    <w:rsid w:val="00AD7ED1"/>
    <w:rsid w:val="00AE06CC"/>
    <w:rsid w:val="00AE0D36"/>
    <w:rsid w:val="00AE11B8"/>
    <w:rsid w:val="00AE1337"/>
    <w:rsid w:val="00AE1385"/>
    <w:rsid w:val="00AE1650"/>
    <w:rsid w:val="00AE1CD1"/>
    <w:rsid w:val="00AE2073"/>
    <w:rsid w:val="00AE2401"/>
    <w:rsid w:val="00AE269A"/>
    <w:rsid w:val="00AE3470"/>
    <w:rsid w:val="00AE389A"/>
    <w:rsid w:val="00AE3A4F"/>
    <w:rsid w:val="00AE3CED"/>
    <w:rsid w:val="00AE4277"/>
    <w:rsid w:val="00AE4406"/>
    <w:rsid w:val="00AE4640"/>
    <w:rsid w:val="00AE69BF"/>
    <w:rsid w:val="00AE7A0E"/>
    <w:rsid w:val="00AF0D9C"/>
    <w:rsid w:val="00AF0EA1"/>
    <w:rsid w:val="00AF28A1"/>
    <w:rsid w:val="00AF37FA"/>
    <w:rsid w:val="00AF506F"/>
    <w:rsid w:val="00AF56A4"/>
    <w:rsid w:val="00AF57CA"/>
    <w:rsid w:val="00AF5A9C"/>
    <w:rsid w:val="00AF5E9C"/>
    <w:rsid w:val="00AF5EB5"/>
    <w:rsid w:val="00AF6C80"/>
    <w:rsid w:val="00AF7ACE"/>
    <w:rsid w:val="00B0024B"/>
    <w:rsid w:val="00B00770"/>
    <w:rsid w:val="00B00F52"/>
    <w:rsid w:val="00B01036"/>
    <w:rsid w:val="00B01814"/>
    <w:rsid w:val="00B018D7"/>
    <w:rsid w:val="00B02863"/>
    <w:rsid w:val="00B02FF0"/>
    <w:rsid w:val="00B03177"/>
    <w:rsid w:val="00B033F5"/>
    <w:rsid w:val="00B03CAE"/>
    <w:rsid w:val="00B040B6"/>
    <w:rsid w:val="00B04445"/>
    <w:rsid w:val="00B04524"/>
    <w:rsid w:val="00B047F7"/>
    <w:rsid w:val="00B06429"/>
    <w:rsid w:val="00B064EF"/>
    <w:rsid w:val="00B06B24"/>
    <w:rsid w:val="00B07021"/>
    <w:rsid w:val="00B0722E"/>
    <w:rsid w:val="00B073AA"/>
    <w:rsid w:val="00B07C44"/>
    <w:rsid w:val="00B07E48"/>
    <w:rsid w:val="00B07EB6"/>
    <w:rsid w:val="00B1025D"/>
    <w:rsid w:val="00B11270"/>
    <w:rsid w:val="00B11F0E"/>
    <w:rsid w:val="00B123E0"/>
    <w:rsid w:val="00B12A99"/>
    <w:rsid w:val="00B14DE6"/>
    <w:rsid w:val="00B155E2"/>
    <w:rsid w:val="00B1591E"/>
    <w:rsid w:val="00B15A2D"/>
    <w:rsid w:val="00B1682D"/>
    <w:rsid w:val="00B16B34"/>
    <w:rsid w:val="00B176AB"/>
    <w:rsid w:val="00B177E4"/>
    <w:rsid w:val="00B17C0A"/>
    <w:rsid w:val="00B202EC"/>
    <w:rsid w:val="00B21834"/>
    <w:rsid w:val="00B21CEB"/>
    <w:rsid w:val="00B22229"/>
    <w:rsid w:val="00B2261F"/>
    <w:rsid w:val="00B22E74"/>
    <w:rsid w:val="00B23F56"/>
    <w:rsid w:val="00B24D22"/>
    <w:rsid w:val="00B258BF"/>
    <w:rsid w:val="00B26523"/>
    <w:rsid w:val="00B2791D"/>
    <w:rsid w:val="00B27AD9"/>
    <w:rsid w:val="00B30500"/>
    <w:rsid w:val="00B30723"/>
    <w:rsid w:val="00B3226D"/>
    <w:rsid w:val="00B3240D"/>
    <w:rsid w:val="00B333A9"/>
    <w:rsid w:val="00B33FFA"/>
    <w:rsid w:val="00B350B3"/>
    <w:rsid w:val="00B353C5"/>
    <w:rsid w:val="00B35835"/>
    <w:rsid w:val="00B370B4"/>
    <w:rsid w:val="00B40303"/>
    <w:rsid w:val="00B4063A"/>
    <w:rsid w:val="00B40938"/>
    <w:rsid w:val="00B40C32"/>
    <w:rsid w:val="00B40E5C"/>
    <w:rsid w:val="00B41BCA"/>
    <w:rsid w:val="00B42ABF"/>
    <w:rsid w:val="00B42D70"/>
    <w:rsid w:val="00B43AC0"/>
    <w:rsid w:val="00B43C87"/>
    <w:rsid w:val="00B44D28"/>
    <w:rsid w:val="00B44ED2"/>
    <w:rsid w:val="00B44EDB"/>
    <w:rsid w:val="00B452A5"/>
    <w:rsid w:val="00B461CE"/>
    <w:rsid w:val="00B46943"/>
    <w:rsid w:val="00B47720"/>
    <w:rsid w:val="00B47DEF"/>
    <w:rsid w:val="00B47E8D"/>
    <w:rsid w:val="00B503F3"/>
    <w:rsid w:val="00B50655"/>
    <w:rsid w:val="00B50714"/>
    <w:rsid w:val="00B50877"/>
    <w:rsid w:val="00B50B9D"/>
    <w:rsid w:val="00B50E18"/>
    <w:rsid w:val="00B511A9"/>
    <w:rsid w:val="00B513E5"/>
    <w:rsid w:val="00B514BB"/>
    <w:rsid w:val="00B518C8"/>
    <w:rsid w:val="00B51EDE"/>
    <w:rsid w:val="00B52192"/>
    <w:rsid w:val="00B52E33"/>
    <w:rsid w:val="00B53139"/>
    <w:rsid w:val="00B53429"/>
    <w:rsid w:val="00B53764"/>
    <w:rsid w:val="00B53E7E"/>
    <w:rsid w:val="00B54580"/>
    <w:rsid w:val="00B5496F"/>
    <w:rsid w:val="00B54BA3"/>
    <w:rsid w:val="00B55606"/>
    <w:rsid w:val="00B559B4"/>
    <w:rsid w:val="00B55BDF"/>
    <w:rsid w:val="00B56F82"/>
    <w:rsid w:val="00B6032D"/>
    <w:rsid w:val="00B61119"/>
    <w:rsid w:val="00B61724"/>
    <w:rsid w:val="00B61F2B"/>
    <w:rsid w:val="00B62C40"/>
    <w:rsid w:val="00B6358B"/>
    <w:rsid w:val="00B638B4"/>
    <w:rsid w:val="00B64289"/>
    <w:rsid w:val="00B6432F"/>
    <w:rsid w:val="00B643FD"/>
    <w:rsid w:val="00B64404"/>
    <w:rsid w:val="00B648AA"/>
    <w:rsid w:val="00B66022"/>
    <w:rsid w:val="00B665BD"/>
    <w:rsid w:val="00B66F80"/>
    <w:rsid w:val="00B67F80"/>
    <w:rsid w:val="00B7059D"/>
    <w:rsid w:val="00B70A47"/>
    <w:rsid w:val="00B70AFD"/>
    <w:rsid w:val="00B70E8C"/>
    <w:rsid w:val="00B72495"/>
    <w:rsid w:val="00B726B2"/>
    <w:rsid w:val="00B72E52"/>
    <w:rsid w:val="00B73346"/>
    <w:rsid w:val="00B7379E"/>
    <w:rsid w:val="00B73DC1"/>
    <w:rsid w:val="00B74B83"/>
    <w:rsid w:val="00B757A6"/>
    <w:rsid w:val="00B75A48"/>
    <w:rsid w:val="00B765E4"/>
    <w:rsid w:val="00B7667E"/>
    <w:rsid w:val="00B76B23"/>
    <w:rsid w:val="00B77547"/>
    <w:rsid w:val="00B77FE4"/>
    <w:rsid w:val="00B81506"/>
    <w:rsid w:val="00B823C6"/>
    <w:rsid w:val="00B82ECF"/>
    <w:rsid w:val="00B844B0"/>
    <w:rsid w:val="00B8562C"/>
    <w:rsid w:val="00B856EF"/>
    <w:rsid w:val="00B858B4"/>
    <w:rsid w:val="00B86567"/>
    <w:rsid w:val="00B86CC9"/>
    <w:rsid w:val="00B87DC2"/>
    <w:rsid w:val="00B87EB7"/>
    <w:rsid w:val="00B87F32"/>
    <w:rsid w:val="00B901E7"/>
    <w:rsid w:val="00B914AC"/>
    <w:rsid w:val="00B924C1"/>
    <w:rsid w:val="00B92CE3"/>
    <w:rsid w:val="00B93903"/>
    <w:rsid w:val="00B943C2"/>
    <w:rsid w:val="00B94E1E"/>
    <w:rsid w:val="00B95282"/>
    <w:rsid w:val="00B95435"/>
    <w:rsid w:val="00B95D13"/>
    <w:rsid w:val="00B95D35"/>
    <w:rsid w:val="00B96A67"/>
    <w:rsid w:val="00B975A9"/>
    <w:rsid w:val="00BA068A"/>
    <w:rsid w:val="00BA153D"/>
    <w:rsid w:val="00BA2354"/>
    <w:rsid w:val="00BA2641"/>
    <w:rsid w:val="00BA5315"/>
    <w:rsid w:val="00BA54A7"/>
    <w:rsid w:val="00BA6896"/>
    <w:rsid w:val="00BA7B95"/>
    <w:rsid w:val="00BA7F25"/>
    <w:rsid w:val="00BB0153"/>
    <w:rsid w:val="00BB03BB"/>
    <w:rsid w:val="00BB0D84"/>
    <w:rsid w:val="00BB11CA"/>
    <w:rsid w:val="00BB14CE"/>
    <w:rsid w:val="00BB18AA"/>
    <w:rsid w:val="00BB191F"/>
    <w:rsid w:val="00BB25B6"/>
    <w:rsid w:val="00BB26EB"/>
    <w:rsid w:val="00BB3C53"/>
    <w:rsid w:val="00BB3F1F"/>
    <w:rsid w:val="00BB49A0"/>
    <w:rsid w:val="00BB5A58"/>
    <w:rsid w:val="00BB5E7E"/>
    <w:rsid w:val="00BB5FDE"/>
    <w:rsid w:val="00BB7CB4"/>
    <w:rsid w:val="00BC0891"/>
    <w:rsid w:val="00BC08F2"/>
    <w:rsid w:val="00BC1564"/>
    <w:rsid w:val="00BC27B3"/>
    <w:rsid w:val="00BC300B"/>
    <w:rsid w:val="00BC4489"/>
    <w:rsid w:val="00BC452E"/>
    <w:rsid w:val="00BC4629"/>
    <w:rsid w:val="00BC5641"/>
    <w:rsid w:val="00BC5721"/>
    <w:rsid w:val="00BC6F25"/>
    <w:rsid w:val="00BC7B1C"/>
    <w:rsid w:val="00BC7D06"/>
    <w:rsid w:val="00BD05F9"/>
    <w:rsid w:val="00BD18CC"/>
    <w:rsid w:val="00BD1A35"/>
    <w:rsid w:val="00BD2D9F"/>
    <w:rsid w:val="00BD33E3"/>
    <w:rsid w:val="00BD3A84"/>
    <w:rsid w:val="00BD49AC"/>
    <w:rsid w:val="00BD63DD"/>
    <w:rsid w:val="00BD7B1E"/>
    <w:rsid w:val="00BE03CB"/>
    <w:rsid w:val="00BE0DB7"/>
    <w:rsid w:val="00BE1405"/>
    <w:rsid w:val="00BE19C2"/>
    <w:rsid w:val="00BE31E3"/>
    <w:rsid w:val="00BE43E1"/>
    <w:rsid w:val="00BE4672"/>
    <w:rsid w:val="00BE4A59"/>
    <w:rsid w:val="00BE4DE2"/>
    <w:rsid w:val="00BE4FD2"/>
    <w:rsid w:val="00BE5DD6"/>
    <w:rsid w:val="00BE608A"/>
    <w:rsid w:val="00BE6290"/>
    <w:rsid w:val="00BE66BC"/>
    <w:rsid w:val="00BE7BA1"/>
    <w:rsid w:val="00BE7CE8"/>
    <w:rsid w:val="00BE7E4C"/>
    <w:rsid w:val="00BF043E"/>
    <w:rsid w:val="00BF0903"/>
    <w:rsid w:val="00BF11B8"/>
    <w:rsid w:val="00BF2229"/>
    <w:rsid w:val="00BF239B"/>
    <w:rsid w:val="00BF24C8"/>
    <w:rsid w:val="00BF2A5B"/>
    <w:rsid w:val="00BF2EE3"/>
    <w:rsid w:val="00BF36AE"/>
    <w:rsid w:val="00BF3CE6"/>
    <w:rsid w:val="00BF43E5"/>
    <w:rsid w:val="00BF7427"/>
    <w:rsid w:val="00C0031C"/>
    <w:rsid w:val="00C005F2"/>
    <w:rsid w:val="00C00A28"/>
    <w:rsid w:val="00C01017"/>
    <w:rsid w:val="00C01D42"/>
    <w:rsid w:val="00C026E7"/>
    <w:rsid w:val="00C02EE8"/>
    <w:rsid w:val="00C03720"/>
    <w:rsid w:val="00C03924"/>
    <w:rsid w:val="00C04538"/>
    <w:rsid w:val="00C05A0B"/>
    <w:rsid w:val="00C05ADC"/>
    <w:rsid w:val="00C10898"/>
    <w:rsid w:val="00C10AF7"/>
    <w:rsid w:val="00C10F31"/>
    <w:rsid w:val="00C1113A"/>
    <w:rsid w:val="00C113D9"/>
    <w:rsid w:val="00C1278B"/>
    <w:rsid w:val="00C1393D"/>
    <w:rsid w:val="00C13AA6"/>
    <w:rsid w:val="00C14516"/>
    <w:rsid w:val="00C14D97"/>
    <w:rsid w:val="00C14E06"/>
    <w:rsid w:val="00C14F0B"/>
    <w:rsid w:val="00C15306"/>
    <w:rsid w:val="00C15432"/>
    <w:rsid w:val="00C16979"/>
    <w:rsid w:val="00C16C4A"/>
    <w:rsid w:val="00C204B0"/>
    <w:rsid w:val="00C20652"/>
    <w:rsid w:val="00C2166C"/>
    <w:rsid w:val="00C21F7B"/>
    <w:rsid w:val="00C22277"/>
    <w:rsid w:val="00C22527"/>
    <w:rsid w:val="00C22545"/>
    <w:rsid w:val="00C22BDD"/>
    <w:rsid w:val="00C2392C"/>
    <w:rsid w:val="00C23A9C"/>
    <w:rsid w:val="00C2445F"/>
    <w:rsid w:val="00C2575E"/>
    <w:rsid w:val="00C27058"/>
    <w:rsid w:val="00C2732C"/>
    <w:rsid w:val="00C275F1"/>
    <w:rsid w:val="00C30201"/>
    <w:rsid w:val="00C31674"/>
    <w:rsid w:val="00C31F0C"/>
    <w:rsid w:val="00C32983"/>
    <w:rsid w:val="00C33CEC"/>
    <w:rsid w:val="00C33EB5"/>
    <w:rsid w:val="00C34789"/>
    <w:rsid w:val="00C353F5"/>
    <w:rsid w:val="00C35635"/>
    <w:rsid w:val="00C35E40"/>
    <w:rsid w:val="00C361FF"/>
    <w:rsid w:val="00C368B7"/>
    <w:rsid w:val="00C36B32"/>
    <w:rsid w:val="00C36FA7"/>
    <w:rsid w:val="00C37348"/>
    <w:rsid w:val="00C37C18"/>
    <w:rsid w:val="00C41610"/>
    <w:rsid w:val="00C41DFF"/>
    <w:rsid w:val="00C420D0"/>
    <w:rsid w:val="00C42318"/>
    <w:rsid w:val="00C42505"/>
    <w:rsid w:val="00C42F43"/>
    <w:rsid w:val="00C43748"/>
    <w:rsid w:val="00C43C47"/>
    <w:rsid w:val="00C44648"/>
    <w:rsid w:val="00C44707"/>
    <w:rsid w:val="00C452DF"/>
    <w:rsid w:val="00C453B8"/>
    <w:rsid w:val="00C454D0"/>
    <w:rsid w:val="00C46089"/>
    <w:rsid w:val="00C46236"/>
    <w:rsid w:val="00C46D00"/>
    <w:rsid w:val="00C47ED5"/>
    <w:rsid w:val="00C5040B"/>
    <w:rsid w:val="00C51CF3"/>
    <w:rsid w:val="00C5231E"/>
    <w:rsid w:val="00C52589"/>
    <w:rsid w:val="00C52CA4"/>
    <w:rsid w:val="00C52F78"/>
    <w:rsid w:val="00C54DA5"/>
    <w:rsid w:val="00C558C2"/>
    <w:rsid w:val="00C57437"/>
    <w:rsid w:val="00C57898"/>
    <w:rsid w:val="00C6103D"/>
    <w:rsid w:val="00C62024"/>
    <w:rsid w:val="00C62645"/>
    <w:rsid w:val="00C63443"/>
    <w:rsid w:val="00C636B9"/>
    <w:rsid w:val="00C64326"/>
    <w:rsid w:val="00C65392"/>
    <w:rsid w:val="00C661C2"/>
    <w:rsid w:val="00C66D85"/>
    <w:rsid w:val="00C674D4"/>
    <w:rsid w:val="00C70069"/>
    <w:rsid w:val="00C702FC"/>
    <w:rsid w:val="00C70853"/>
    <w:rsid w:val="00C70B49"/>
    <w:rsid w:val="00C71987"/>
    <w:rsid w:val="00C71AC6"/>
    <w:rsid w:val="00C71CE2"/>
    <w:rsid w:val="00C71F7F"/>
    <w:rsid w:val="00C7247B"/>
    <w:rsid w:val="00C72F18"/>
    <w:rsid w:val="00C73031"/>
    <w:rsid w:val="00C73889"/>
    <w:rsid w:val="00C73C9B"/>
    <w:rsid w:val="00C749E8"/>
    <w:rsid w:val="00C752F7"/>
    <w:rsid w:val="00C75686"/>
    <w:rsid w:val="00C75690"/>
    <w:rsid w:val="00C76014"/>
    <w:rsid w:val="00C762B5"/>
    <w:rsid w:val="00C7780F"/>
    <w:rsid w:val="00C77AA3"/>
    <w:rsid w:val="00C77FBC"/>
    <w:rsid w:val="00C8028F"/>
    <w:rsid w:val="00C8096C"/>
    <w:rsid w:val="00C81F80"/>
    <w:rsid w:val="00C824A3"/>
    <w:rsid w:val="00C827AD"/>
    <w:rsid w:val="00C83649"/>
    <w:rsid w:val="00C83B0D"/>
    <w:rsid w:val="00C83D7C"/>
    <w:rsid w:val="00C846B5"/>
    <w:rsid w:val="00C84FB6"/>
    <w:rsid w:val="00C857EE"/>
    <w:rsid w:val="00C86F2F"/>
    <w:rsid w:val="00C8728F"/>
    <w:rsid w:val="00C878F0"/>
    <w:rsid w:val="00C91443"/>
    <w:rsid w:val="00C915B3"/>
    <w:rsid w:val="00C92505"/>
    <w:rsid w:val="00C9357C"/>
    <w:rsid w:val="00C93672"/>
    <w:rsid w:val="00C939ED"/>
    <w:rsid w:val="00C945D3"/>
    <w:rsid w:val="00C94627"/>
    <w:rsid w:val="00C949D0"/>
    <w:rsid w:val="00C9702A"/>
    <w:rsid w:val="00C97762"/>
    <w:rsid w:val="00CA0ECB"/>
    <w:rsid w:val="00CA127A"/>
    <w:rsid w:val="00CA154B"/>
    <w:rsid w:val="00CA486A"/>
    <w:rsid w:val="00CA4EF5"/>
    <w:rsid w:val="00CA5FC7"/>
    <w:rsid w:val="00CA6093"/>
    <w:rsid w:val="00CA6705"/>
    <w:rsid w:val="00CA6731"/>
    <w:rsid w:val="00CA76CF"/>
    <w:rsid w:val="00CB05B2"/>
    <w:rsid w:val="00CB0E1D"/>
    <w:rsid w:val="00CB1182"/>
    <w:rsid w:val="00CB1C9B"/>
    <w:rsid w:val="00CB3419"/>
    <w:rsid w:val="00CB35E8"/>
    <w:rsid w:val="00CB35F3"/>
    <w:rsid w:val="00CB4C3A"/>
    <w:rsid w:val="00CB53A2"/>
    <w:rsid w:val="00CB5AF9"/>
    <w:rsid w:val="00CB5C3F"/>
    <w:rsid w:val="00CB5D5F"/>
    <w:rsid w:val="00CB637D"/>
    <w:rsid w:val="00CB65EB"/>
    <w:rsid w:val="00CC04EC"/>
    <w:rsid w:val="00CC1F76"/>
    <w:rsid w:val="00CC2C00"/>
    <w:rsid w:val="00CC33A4"/>
    <w:rsid w:val="00CC4301"/>
    <w:rsid w:val="00CC4734"/>
    <w:rsid w:val="00CC4E8B"/>
    <w:rsid w:val="00CC58D7"/>
    <w:rsid w:val="00CC61FD"/>
    <w:rsid w:val="00CC799D"/>
    <w:rsid w:val="00CD0271"/>
    <w:rsid w:val="00CD1740"/>
    <w:rsid w:val="00CD2318"/>
    <w:rsid w:val="00CD26DB"/>
    <w:rsid w:val="00CD2A49"/>
    <w:rsid w:val="00CD2F8D"/>
    <w:rsid w:val="00CD4260"/>
    <w:rsid w:val="00CD457D"/>
    <w:rsid w:val="00CD4B6A"/>
    <w:rsid w:val="00CD582F"/>
    <w:rsid w:val="00CD5F20"/>
    <w:rsid w:val="00CD5F33"/>
    <w:rsid w:val="00CD6494"/>
    <w:rsid w:val="00CD6AB7"/>
    <w:rsid w:val="00CD6B36"/>
    <w:rsid w:val="00CD6C36"/>
    <w:rsid w:val="00CD7EE3"/>
    <w:rsid w:val="00CE0647"/>
    <w:rsid w:val="00CE0BFE"/>
    <w:rsid w:val="00CE1501"/>
    <w:rsid w:val="00CE199A"/>
    <w:rsid w:val="00CE1AC1"/>
    <w:rsid w:val="00CE200D"/>
    <w:rsid w:val="00CE2C06"/>
    <w:rsid w:val="00CE4127"/>
    <w:rsid w:val="00CE6D44"/>
    <w:rsid w:val="00CE7632"/>
    <w:rsid w:val="00CE79EC"/>
    <w:rsid w:val="00CE7A8B"/>
    <w:rsid w:val="00CF0C95"/>
    <w:rsid w:val="00CF1674"/>
    <w:rsid w:val="00CF280F"/>
    <w:rsid w:val="00CF2882"/>
    <w:rsid w:val="00CF3298"/>
    <w:rsid w:val="00CF385F"/>
    <w:rsid w:val="00CF3C58"/>
    <w:rsid w:val="00CF3DBD"/>
    <w:rsid w:val="00CF4601"/>
    <w:rsid w:val="00CF5B68"/>
    <w:rsid w:val="00D00258"/>
    <w:rsid w:val="00D00676"/>
    <w:rsid w:val="00D014FB"/>
    <w:rsid w:val="00D01C14"/>
    <w:rsid w:val="00D023C2"/>
    <w:rsid w:val="00D0257D"/>
    <w:rsid w:val="00D02E0F"/>
    <w:rsid w:val="00D02F51"/>
    <w:rsid w:val="00D03329"/>
    <w:rsid w:val="00D0443C"/>
    <w:rsid w:val="00D05066"/>
    <w:rsid w:val="00D0684A"/>
    <w:rsid w:val="00D06CFF"/>
    <w:rsid w:val="00D07110"/>
    <w:rsid w:val="00D073DD"/>
    <w:rsid w:val="00D07A1B"/>
    <w:rsid w:val="00D104A3"/>
    <w:rsid w:val="00D11CB1"/>
    <w:rsid w:val="00D125A4"/>
    <w:rsid w:val="00D12EA3"/>
    <w:rsid w:val="00D1309D"/>
    <w:rsid w:val="00D1339A"/>
    <w:rsid w:val="00D13C7C"/>
    <w:rsid w:val="00D16A14"/>
    <w:rsid w:val="00D177E0"/>
    <w:rsid w:val="00D179C4"/>
    <w:rsid w:val="00D17FA8"/>
    <w:rsid w:val="00D206E8"/>
    <w:rsid w:val="00D21CB4"/>
    <w:rsid w:val="00D223C9"/>
    <w:rsid w:val="00D242F2"/>
    <w:rsid w:val="00D24D4E"/>
    <w:rsid w:val="00D25166"/>
    <w:rsid w:val="00D26047"/>
    <w:rsid w:val="00D26B06"/>
    <w:rsid w:val="00D27A5C"/>
    <w:rsid w:val="00D27F14"/>
    <w:rsid w:val="00D30029"/>
    <w:rsid w:val="00D30A44"/>
    <w:rsid w:val="00D3105F"/>
    <w:rsid w:val="00D31BB8"/>
    <w:rsid w:val="00D33443"/>
    <w:rsid w:val="00D342D7"/>
    <w:rsid w:val="00D346BF"/>
    <w:rsid w:val="00D34E2D"/>
    <w:rsid w:val="00D34FFE"/>
    <w:rsid w:val="00D35150"/>
    <w:rsid w:val="00D35C2D"/>
    <w:rsid w:val="00D35EEE"/>
    <w:rsid w:val="00D36271"/>
    <w:rsid w:val="00D372CD"/>
    <w:rsid w:val="00D3739B"/>
    <w:rsid w:val="00D37E85"/>
    <w:rsid w:val="00D37EF3"/>
    <w:rsid w:val="00D40C94"/>
    <w:rsid w:val="00D413B3"/>
    <w:rsid w:val="00D42A42"/>
    <w:rsid w:val="00D42AD3"/>
    <w:rsid w:val="00D431D0"/>
    <w:rsid w:val="00D434DF"/>
    <w:rsid w:val="00D4419B"/>
    <w:rsid w:val="00D441D5"/>
    <w:rsid w:val="00D44879"/>
    <w:rsid w:val="00D45AD5"/>
    <w:rsid w:val="00D45B70"/>
    <w:rsid w:val="00D46833"/>
    <w:rsid w:val="00D46D03"/>
    <w:rsid w:val="00D46F20"/>
    <w:rsid w:val="00D472D5"/>
    <w:rsid w:val="00D47D87"/>
    <w:rsid w:val="00D50335"/>
    <w:rsid w:val="00D504CD"/>
    <w:rsid w:val="00D50D11"/>
    <w:rsid w:val="00D5156C"/>
    <w:rsid w:val="00D51805"/>
    <w:rsid w:val="00D52ECF"/>
    <w:rsid w:val="00D53732"/>
    <w:rsid w:val="00D53B31"/>
    <w:rsid w:val="00D53D4E"/>
    <w:rsid w:val="00D5406E"/>
    <w:rsid w:val="00D542FC"/>
    <w:rsid w:val="00D548EF"/>
    <w:rsid w:val="00D551F4"/>
    <w:rsid w:val="00D5614A"/>
    <w:rsid w:val="00D56322"/>
    <w:rsid w:val="00D577F2"/>
    <w:rsid w:val="00D57B57"/>
    <w:rsid w:val="00D57E74"/>
    <w:rsid w:val="00D600BC"/>
    <w:rsid w:val="00D609FF"/>
    <w:rsid w:val="00D60E6B"/>
    <w:rsid w:val="00D625D3"/>
    <w:rsid w:val="00D62666"/>
    <w:rsid w:val="00D62902"/>
    <w:rsid w:val="00D62A78"/>
    <w:rsid w:val="00D6302A"/>
    <w:rsid w:val="00D630F0"/>
    <w:rsid w:val="00D6415B"/>
    <w:rsid w:val="00D64780"/>
    <w:rsid w:val="00D64D0C"/>
    <w:rsid w:val="00D66257"/>
    <w:rsid w:val="00D669F8"/>
    <w:rsid w:val="00D67A51"/>
    <w:rsid w:val="00D67DE5"/>
    <w:rsid w:val="00D702B6"/>
    <w:rsid w:val="00D70836"/>
    <w:rsid w:val="00D715B2"/>
    <w:rsid w:val="00D71697"/>
    <w:rsid w:val="00D732CB"/>
    <w:rsid w:val="00D74435"/>
    <w:rsid w:val="00D75021"/>
    <w:rsid w:val="00D75945"/>
    <w:rsid w:val="00D75E9E"/>
    <w:rsid w:val="00D76263"/>
    <w:rsid w:val="00D7703B"/>
    <w:rsid w:val="00D8000F"/>
    <w:rsid w:val="00D802B9"/>
    <w:rsid w:val="00D80361"/>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5558"/>
    <w:rsid w:val="00D95C0F"/>
    <w:rsid w:val="00D96A91"/>
    <w:rsid w:val="00D96CE5"/>
    <w:rsid w:val="00DA0DA4"/>
    <w:rsid w:val="00DA0E03"/>
    <w:rsid w:val="00DA1BD5"/>
    <w:rsid w:val="00DA1D2D"/>
    <w:rsid w:val="00DA21B2"/>
    <w:rsid w:val="00DA2873"/>
    <w:rsid w:val="00DA45FA"/>
    <w:rsid w:val="00DA50A8"/>
    <w:rsid w:val="00DA57C1"/>
    <w:rsid w:val="00DA58BB"/>
    <w:rsid w:val="00DA5CCC"/>
    <w:rsid w:val="00DA6FE2"/>
    <w:rsid w:val="00DA75E5"/>
    <w:rsid w:val="00DA78C1"/>
    <w:rsid w:val="00DB01C7"/>
    <w:rsid w:val="00DB0565"/>
    <w:rsid w:val="00DB4788"/>
    <w:rsid w:val="00DB4993"/>
    <w:rsid w:val="00DB4D45"/>
    <w:rsid w:val="00DB51CB"/>
    <w:rsid w:val="00DB5446"/>
    <w:rsid w:val="00DB5D7F"/>
    <w:rsid w:val="00DB62C2"/>
    <w:rsid w:val="00DB646E"/>
    <w:rsid w:val="00DB6D55"/>
    <w:rsid w:val="00DB777A"/>
    <w:rsid w:val="00DB77C4"/>
    <w:rsid w:val="00DB789F"/>
    <w:rsid w:val="00DB7C54"/>
    <w:rsid w:val="00DB7E89"/>
    <w:rsid w:val="00DC0491"/>
    <w:rsid w:val="00DC1457"/>
    <w:rsid w:val="00DC1C72"/>
    <w:rsid w:val="00DC2EE5"/>
    <w:rsid w:val="00DC3175"/>
    <w:rsid w:val="00DC3508"/>
    <w:rsid w:val="00DC3558"/>
    <w:rsid w:val="00DC3CEA"/>
    <w:rsid w:val="00DC3FCF"/>
    <w:rsid w:val="00DC4FED"/>
    <w:rsid w:val="00DC59F4"/>
    <w:rsid w:val="00DC67A6"/>
    <w:rsid w:val="00DC751A"/>
    <w:rsid w:val="00DC7B16"/>
    <w:rsid w:val="00DD25CD"/>
    <w:rsid w:val="00DD2BAE"/>
    <w:rsid w:val="00DD3231"/>
    <w:rsid w:val="00DD3255"/>
    <w:rsid w:val="00DD64B4"/>
    <w:rsid w:val="00DD687F"/>
    <w:rsid w:val="00DD6CB4"/>
    <w:rsid w:val="00DD6D05"/>
    <w:rsid w:val="00DD78BB"/>
    <w:rsid w:val="00DD7F80"/>
    <w:rsid w:val="00DE0E3A"/>
    <w:rsid w:val="00DE1A77"/>
    <w:rsid w:val="00DE3833"/>
    <w:rsid w:val="00DE40DE"/>
    <w:rsid w:val="00DE42B8"/>
    <w:rsid w:val="00DE504C"/>
    <w:rsid w:val="00DE5B91"/>
    <w:rsid w:val="00DE5F20"/>
    <w:rsid w:val="00DE5F9E"/>
    <w:rsid w:val="00DE6CC7"/>
    <w:rsid w:val="00DE7790"/>
    <w:rsid w:val="00DE79CC"/>
    <w:rsid w:val="00DF0312"/>
    <w:rsid w:val="00DF0983"/>
    <w:rsid w:val="00DF0D45"/>
    <w:rsid w:val="00DF1C4D"/>
    <w:rsid w:val="00DF1EAD"/>
    <w:rsid w:val="00DF1FA0"/>
    <w:rsid w:val="00DF290D"/>
    <w:rsid w:val="00DF309E"/>
    <w:rsid w:val="00DF529F"/>
    <w:rsid w:val="00DF52BD"/>
    <w:rsid w:val="00DF56A7"/>
    <w:rsid w:val="00DF5AF6"/>
    <w:rsid w:val="00DF5EF3"/>
    <w:rsid w:val="00DF60F6"/>
    <w:rsid w:val="00DF6B2A"/>
    <w:rsid w:val="00DF724C"/>
    <w:rsid w:val="00E00225"/>
    <w:rsid w:val="00E0110D"/>
    <w:rsid w:val="00E0131A"/>
    <w:rsid w:val="00E01385"/>
    <w:rsid w:val="00E013A9"/>
    <w:rsid w:val="00E019A6"/>
    <w:rsid w:val="00E01AA6"/>
    <w:rsid w:val="00E021D9"/>
    <w:rsid w:val="00E02239"/>
    <w:rsid w:val="00E037A5"/>
    <w:rsid w:val="00E04508"/>
    <w:rsid w:val="00E046D7"/>
    <w:rsid w:val="00E049B9"/>
    <w:rsid w:val="00E04A7B"/>
    <w:rsid w:val="00E0500B"/>
    <w:rsid w:val="00E05287"/>
    <w:rsid w:val="00E05DCC"/>
    <w:rsid w:val="00E05DDD"/>
    <w:rsid w:val="00E05FCE"/>
    <w:rsid w:val="00E0657C"/>
    <w:rsid w:val="00E066CA"/>
    <w:rsid w:val="00E06882"/>
    <w:rsid w:val="00E068CA"/>
    <w:rsid w:val="00E06FA6"/>
    <w:rsid w:val="00E106DF"/>
    <w:rsid w:val="00E10C21"/>
    <w:rsid w:val="00E1161A"/>
    <w:rsid w:val="00E11CD8"/>
    <w:rsid w:val="00E12641"/>
    <w:rsid w:val="00E12CA3"/>
    <w:rsid w:val="00E12D6B"/>
    <w:rsid w:val="00E1309E"/>
    <w:rsid w:val="00E1381A"/>
    <w:rsid w:val="00E13A3A"/>
    <w:rsid w:val="00E13D5A"/>
    <w:rsid w:val="00E144A2"/>
    <w:rsid w:val="00E146C2"/>
    <w:rsid w:val="00E16BE2"/>
    <w:rsid w:val="00E16E65"/>
    <w:rsid w:val="00E174E4"/>
    <w:rsid w:val="00E20BE1"/>
    <w:rsid w:val="00E20EFA"/>
    <w:rsid w:val="00E21A57"/>
    <w:rsid w:val="00E226FD"/>
    <w:rsid w:val="00E237F5"/>
    <w:rsid w:val="00E24B21"/>
    <w:rsid w:val="00E24EB2"/>
    <w:rsid w:val="00E256F1"/>
    <w:rsid w:val="00E2577F"/>
    <w:rsid w:val="00E2645F"/>
    <w:rsid w:val="00E26C48"/>
    <w:rsid w:val="00E2734F"/>
    <w:rsid w:val="00E30757"/>
    <w:rsid w:val="00E3114C"/>
    <w:rsid w:val="00E31A6E"/>
    <w:rsid w:val="00E32AED"/>
    <w:rsid w:val="00E32C95"/>
    <w:rsid w:val="00E32CE7"/>
    <w:rsid w:val="00E33656"/>
    <w:rsid w:val="00E33C53"/>
    <w:rsid w:val="00E36243"/>
    <w:rsid w:val="00E369FC"/>
    <w:rsid w:val="00E37A5F"/>
    <w:rsid w:val="00E40BD3"/>
    <w:rsid w:val="00E42E1D"/>
    <w:rsid w:val="00E4396D"/>
    <w:rsid w:val="00E43ADA"/>
    <w:rsid w:val="00E470CE"/>
    <w:rsid w:val="00E47707"/>
    <w:rsid w:val="00E47C04"/>
    <w:rsid w:val="00E47C8E"/>
    <w:rsid w:val="00E50BC9"/>
    <w:rsid w:val="00E51BEA"/>
    <w:rsid w:val="00E52C6D"/>
    <w:rsid w:val="00E5324C"/>
    <w:rsid w:val="00E54904"/>
    <w:rsid w:val="00E551F3"/>
    <w:rsid w:val="00E554AB"/>
    <w:rsid w:val="00E55B22"/>
    <w:rsid w:val="00E55E33"/>
    <w:rsid w:val="00E57B1D"/>
    <w:rsid w:val="00E60590"/>
    <w:rsid w:val="00E62DA7"/>
    <w:rsid w:val="00E6436C"/>
    <w:rsid w:val="00E6488E"/>
    <w:rsid w:val="00E650A2"/>
    <w:rsid w:val="00E650FB"/>
    <w:rsid w:val="00E65512"/>
    <w:rsid w:val="00E6578A"/>
    <w:rsid w:val="00E65952"/>
    <w:rsid w:val="00E65A21"/>
    <w:rsid w:val="00E65E47"/>
    <w:rsid w:val="00E65E81"/>
    <w:rsid w:val="00E66347"/>
    <w:rsid w:val="00E66416"/>
    <w:rsid w:val="00E67607"/>
    <w:rsid w:val="00E67A71"/>
    <w:rsid w:val="00E70387"/>
    <w:rsid w:val="00E7139D"/>
    <w:rsid w:val="00E721BA"/>
    <w:rsid w:val="00E72DA4"/>
    <w:rsid w:val="00E73589"/>
    <w:rsid w:val="00E739FA"/>
    <w:rsid w:val="00E76AE5"/>
    <w:rsid w:val="00E77FE0"/>
    <w:rsid w:val="00E80419"/>
    <w:rsid w:val="00E8219E"/>
    <w:rsid w:val="00E8224A"/>
    <w:rsid w:val="00E8394F"/>
    <w:rsid w:val="00E84A1F"/>
    <w:rsid w:val="00E85217"/>
    <w:rsid w:val="00E85C6B"/>
    <w:rsid w:val="00E866A0"/>
    <w:rsid w:val="00E86919"/>
    <w:rsid w:val="00E873B2"/>
    <w:rsid w:val="00E87A6F"/>
    <w:rsid w:val="00E87B8B"/>
    <w:rsid w:val="00E90012"/>
    <w:rsid w:val="00E91547"/>
    <w:rsid w:val="00E93C00"/>
    <w:rsid w:val="00E94160"/>
    <w:rsid w:val="00E94197"/>
    <w:rsid w:val="00E944B8"/>
    <w:rsid w:val="00E96935"/>
    <w:rsid w:val="00E96CF1"/>
    <w:rsid w:val="00E96E67"/>
    <w:rsid w:val="00E97B97"/>
    <w:rsid w:val="00E97CF4"/>
    <w:rsid w:val="00EA0287"/>
    <w:rsid w:val="00EA15B6"/>
    <w:rsid w:val="00EA1CCF"/>
    <w:rsid w:val="00EA2338"/>
    <w:rsid w:val="00EA239B"/>
    <w:rsid w:val="00EA2537"/>
    <w:rsid w:val="00EA2626"/>
    <w:rsid w:val="00EA28EF"/>
    <w:rsid w:val="00EA2917"/>
    <w:rsid w:val="00EA4010"/>
    <w:rsid w:val="00EA4051"/>
    <w:rsid w:val="00EA41C0"/>
    <w:rsid w:val="00EA43E9"/>
    <w:rsid w:val="00EA441F"/>
    <w:rsid w:val="00EA4BBC"/>
    <w:rsid w:val="00EA4DDB"/>
    <w:rsid w:val="00EA5E73"/>
    <w:rsid w:val="00EA5F05"/>
    <w:rsid w:val="00EA6014"/>
    <w:rsid w:val="00EA6312"/>
    <w:rsid w:val="00EA6DAB"/>
    <w:rsid w:val="00EA702E"/>
    <w:rsid w:val="00EB0AA4"/>
    <w:rsid w:val="00EB0AF5"/>
    <w:rsid w:val="00EB115E"/>
    <w:rsid w:val="00EB1272"/>
    <w:rsid w:val="00EB196A"/>
    <w:rsid w:val="00EB28CC"/>
    <w:rsid w:val="00EB2A37"/>
    <w:rsid w:val="00EB2BAE"/>
    <w:rsid w:val="00EB3FD0"/>
    <w:rsid w:val="00EB424B"/>
    <w:rsid w:val="00EB4808"/>
    <w:rsid w:val="00EB65E4"/>
    <w:rsid w:val="00EB67B4"/>
    <w:rsid w:val="00EB6978"/>
    <w:rsid w:val="00EB6A7E"/>
    <w:rsid w:val="00EB6E9F"/>
    <w:rsid w:val="00EB7EC8"/>
    <w:rsid w:val="00EC0106"/>
    <w:rsid w:val="00EC0190"/>
    <w:rsid w:val="00EC22C0"/>
    <w:rsid w:val="00EC2C2A"/>
    <w:rsid w:val="00EC4609"/>
    <w:rsid w:val="00EC4AFF"/>
    <w:rsid w:val="00EC51F8"/>
    <w:rsid w:val="00EC7BC4"/>
    <w:rsid w:val="00ED12BA"/>
    <w:rsid w:val="00ED1367"/>
    <w:rsid w:val="00ED181D"/>
    <w:rsid w:val="00ED1C38"/>
    <w:rsid w:val="00ED3150"/>
    <w:rsid w:val="00ED317A"/>
    <w:rsid w:val="00ED38E9"/>
    <w:rsid w:val="00ED3B53"/>
    <w:rsid w:val="00ED3D65"/>
    <w:rsid w:val="00ED4031"/>
    <w:rsid w:val="00ED427C"/>
    <w:rsid w:val="00ED5288"/>
    <w:rsid w:val="00ED594F"/>
    <w:rsid w:val="00ED5A75"/>
    <w:rsid w:val="00ED5C54"/>
    <w:rsid w:val="00ED6381"/>
    <w:rsid w:val="00ED6A1D"/>
    <w:rsid w:val="00ED77B3"/>
    <w:rsid w:val="00ED7E4C"/>
    <w:rsid w:val="00EE008E"/>
    <w:rsid w:val="00EE0303"/>
    <w:rsid w:val="00EE0433"/>
    <w:rsid w:val="00EE050E"/>
    <w:rsid w:val="00EE07FC"/>
    <w:rsid w:val="00EE0C84"/>
    <w:rsid w:val="00EE1900"/>
    <w:rsid w:val="00EE1BEB"/>
    <w:rsid w:val="00EE1F84"/>
    <w:rsid w:val="00EE2177"/>
    <w:rsid w:val="00EE22D2"/>
    <w:rsid w:val="00EE3D33"/>
    <w:rsid w:val="00EE3F22"/>
    <w:rsid w:val="00EE4EA7"/>
    <w:rsid w:val="00EE4F8D"/>
    <w:rsid w:val="00EE557D"/>
    <w:rsid w:val="00EE5A1C"/>
    <w:rsid w:val="00EE5BB0"/>
    <w:rsid w:val="00EE615B"/>
    <w:rsid w:val="00EE64A3"/>
    <w:rsid w:val="00EE681D"/>
    <w:rsid w:val="00EE682C"/>
    <w:rsid w:val="00EE6AF1"/>
    <w:rsid w:val="00EE6DE8"/>
    <w:rsid w:val="00EE6E42"/>
    <w:rsid w:val="00EF278D"/>
    <w:rsid w:val="00EF3B9C"/>
    <w:rsid w:val="00EF3BED"/>
    <w:rsid w:val="00EF3C84"/>
    <w:rsid w:val="00EF5784"/>
    <w:rsid w:val="00EF59EB"/>
    <w:rsid w:val="00EF66D4"/>
    <w:rsid w:val="00EF773E"/>
    <w:rsid w:val="00EF7D07"/>
    <w:rsid w:val="00F003BA"/>
    <w:rsid w:val="00F00D5F"/>
    <w:rsid w:val="00F00E7A"/>
    <w:rsid w:val="00F018AC"/>
    <w:rsid w:val="00F02851"/>
    <w:rsid w:val="00F0290B"/>
    <w:rsid w:val="00F02A39"/>
    <w:rsid w:val="00F03DA6"/>
    <w:rsid w:val="00F04C14"/>
    <w:rsid w:val="00F051F0"/>
    <w:rsid w:val="00F0559A"/>
    <w:rsid w:val="00F05A8A"/>
    <w:rsid w:val="00F06294"/>
    <w:rsid w:val="00F071A6"/>
    <w:rsid w:val="00F07350"/>
    <w:rsid w:val="00F0771E"/>
    <w:rsid w:val="00F10152"/>
    <w:rsid w:val="00F129AF"/>
    <w:rsid w:val="00F12AAE"/>
    <w:rsid w:val="00F12D26"/>
    <w:rsid w:val="00F130F9"/>
    <w:rsid w:val="00F13EEC"/>
    <w:rsid w:val="00F13FB9"/>
    <w:rsid w:val="00F14BFB"/>
    <w:rsid w:val="00F15567"/>
    <w:rsid w:val="00F16642"/>
    <w:rsid w:val="00F17826"/>
    <w:rsid w:val="00F17E4C"/>
    <w:rsid w:val="00F20454"/>
    <w:rsid w:val="00F20D53"/>
    <w:rsid w:val="00F20E82"/>
    <w:rsid w:val="00F22127"/>
    <w:rsid w:val="00F22216"/>
    <w:rsid w:val="00F22316"/>
    <w:rsid w:val="00F22328"/>
    <w:rsid w:val="00F224A1"/>
    <w:rsid w:val="00F22C3A"/>
    <w:rsid w:val="00F2438F"/>
    <w:rsid w:val="00F244A1"/>
    <w:rsid w:val="00F24AE3"/>
    <w:rsid w:val="00F25C58"/>
    <w:rsid w:val="00F26978"/>
    <w:rsid w:val="00F27293"/>
    <w:rsid w:val="00F277F9"/>
    <w:rsid w:val="00F27DC2"/>
    <w:rsid w:val="00F30475"/>
    <w:rsid w:val="00F305A3"/>
    <w:rsid w:val="00F30768"/>
    <w:rsid w:val="00F31A01"/>
    <w:rsid w:val="00F3220D"/>
    <w:rsid w:val="00F32268"/>
    <w:rsid w:val="00F324F3"/>
    <w:rsid w:val="00F33547"/>
    <w:rsid w:val="00F33F21"/>
    <w:rsid w:val="00F34687"/>
    <w:rsid w:val="00F34CFA"/>
    <w:rsid w:val="00F34E7E"/>
    <w:rsid w:val="00F352C0"/>
    <w:rsid w:val="00F362D5"/>
    <w:rsid w:val="00F37293"/>
    <w:rsid w:val="00F374B2"/>
    <w:rsid w:val="00F374D4"/>
    <w:rsid w:val="00F40324"/>
    <w:rsid w:val="00F41528"/>
    <w:rsid w:val="00F416CD"/>
    <w:rsid w:val="00F416DE"/>
    <w:rsid w:val="00F418D4"/>
    <w:rsid w:val="00F41AC4"/>
    <w:rsid w:val="00F42604"/>
    <w:rsid w:val="00F42DAC"/>
    <w:rsid w:val="00F43167"/>
    <w:rsid w:val="00F43783"/>
    <w:rsid w:val="00F437C2"/>
    <w:rsid w:val="00F43CFA"/>
    <w:rsid w:val="00F448CB"/>
    <w:rsid w:val="00F463D5"/>
    <w:rsid w:val="00F472CB"/>
    <w:rsid w:val="00F475F5"/>
    <w:rsid w:val="00F47665"/>
    <w:rsid w:val="00F47C76"/>
    <w:rsid w:val="00F50CF1"/>
    <w:rsid w:val="00F50DB6"/>
    <w:rsid w:val="00F51468"/>
    <w:rsid w:val="00F52C2C"/>
    <w:rsid w:val="00F535D5"/>
    <w:rsid w:val="00F53EAD"/>
    <w:rsid w:val="00F5419D"/>
    <w:rsid w:val="00F55240"/>
    <w:rsid w:val="00F554EE"/>
    <w:rsid w:val="00F55FBA"/>
    <w:rsid w:val="00F567C0"/>
    <w:rsid w:val="00F56A3D"/>
    <w:rsid w:val="00F56A6B"/>
    <w:rsid w:val="00F60038"/>
    <w:rsid w:val="00F6034E"/>
    <w:rsid w:val="00F61BBC"/>
    <w:rsid w:val="00F61F7C"/>
    <w:rsid w:val="00F62A03"/>
    <w:rsid w:val="00F62AA8"/>
    <w:rsid w:val="00F64770"/>
    <w:rsid w:val="00F64859"/>
    <w:rsid w:val="00F64BDE"/>
    <w:rsid w:val="00F65455"/>
    <w:rsid w:val="00F65BE1"/>
    <w:rsid w:val="00F66826"/>
    <w:rsid w:val="00F66EC6"/>
    <w:rsid w:val="00F67E30"/>
    <w:rsid w:val="00F67EE6"/>
    <w:rsid w:val="00F67F57"/>
    <w:rsid w:val="00F71D2A"/>
    <w:rsid w:val="00F71EC2"/>
    <w:rsid w:val="00F72C30"/>
    <w:rsid w:val="00F733A9"/>
    <w:rsid w:val="00F73C10"/>
    <w:rsid w:val="00F748A9"/>
    <w:rsid w:val="00F74E31"/>
    <w:rsid w:val="00F74F9E"/>
    <w:rsid w:val="00F764BF"/>
    <w:rsid w:val="00F765B2"/>
    <w:rsid w:val="00F773CD"/>
    <w:rsid w:val="00F7794C"/>
    <w:rsid w:val="00F8054B"/>
    <w:rsid w:val="00F80768"/>
    <w:rsid w:val="00F80BC9"/>
    <w:rsid w:val="00F81697"/>
    <w:rsid w:val="00F82109"/>
    <w:rsid w:val="00F82FB8"/>
    <w:rsid w:val="00F83204"/>
    <w:rsid w:val="00F8329B"/>
    <w:rsid w:val="00F832DA"/>
    <w:rsid w:val="00F835BB"/>
    <w:rsid w:val="00F8379B"/>
    <w:rsid w:val="00F839EA"/>
    <w:rsid w:val="00F83A18"/>
    <w:rsid w:val="00F841CC"/>
    <w:rsid w:val="00F849BE"/>
    <w:rsid w:val="00F84B0C"/>
    <w:rsid w:val="00F84E20"/>
    <w:rsid w:val="00F853A0"/>
    <w:rsid w:val="00F865F7"/>
    <w:rsid w:val="00F86BA6"/>
    <w:rsid w:val="00F87421"/>
    <w:rsid w:val="00F876B1"/>
    <w:rsid w:val="00F87DAC"/>
    <w:rsid w:val="00F90192"/>
    <w:rsid w:val="00F902A3"/>
    <w:rsid w:val="00F90FCD"/>
    <w:rsid w:val="00F91EAF"/>
    <w:rsid w:val="00F92101"/>
    <w:rsid w:val="00F927CB"/>
    <w:rsid w:val="00F92C72"/>
    <w:rsid w:val="00F94F99"/>
    <w:rsid w:val="00F95734"/>
    <w:rsid w:val="00F968BC"/>
    <w:rsid w:val="00F96C21"/>
    <w:rsid w:val="00F96EED"/>
    <w:rsid w:val="00F972F7"/>
    <w:rsid w:val="00FA017F"/>
    <w:rsid w:val="00FA0EA5"/>
    <w:rsid w:val="00FA1839"/>
    <w:rsid w:val="00FA2295"/>
    <w:rsid w:val="00FA23D4"/>
    <w:rsid w:val="00FA4006"/>
    <w:rsid w:val="00FA5CD8"/>
    <w:rsid w:val="00FA636D"/>
    <w:rsid w:val="00FA66B2"/>
    <w:rsid w:val="00FA6871"/>
    <w:rsid w:val="00FA6BA7"/>
    <w:rsid w:val="00FB03A5"/>
    <w:rsid w:val="00FB074B"/>
    <w:rsid w:val="00FB2277"/>
    <w:rsid w:val="00FB25E5"/>
    <w:rsid w:val="00FB2E82"/>
    <w:rsid w:val="00FB2ECD"/>
    <w:rsid w:val="00FB3911"/>
    <w:rsid w:val="00FB3E8A"/>
    <w:rsid w:val="00FB47C9"/>
    <w:rsid w:val="00FB549D"/>
    <w:rsid w:val="00FB5AFC"/>
    <w:rsid w:val="00FB6AC9"/>
    <w:rsid w:val="00FC0365"/>
    <w:rsid w:val="00FC07CF"/>
    <w:rsid w:val="00FC1305"/>
    <w:rsid w:val="00FC1CA3"/>
    <w:rsid w:val="00FC26A3"/>
    <w:rsid w:val="00FC306F"/>
    <w:rsid w:val="00FC43F2"/>
    <w:rsid w:val="00FC54CA"/>
    <w:rsid w:val="00FC6854"/>
    <w:rsid w:val="00FC6999"/>
    <w:rsid w:val="00FC7743"/>
    <w:rsid w:val="00FC7BF0"/>
    <w:rsid w:val="00FC7C24"/>
    <w:rsid w:val="00FC7F96"/>
    <w:rsid w:val="00FD00CC"/>
    <w:rsid w:val="00FD0F52"/>
    <w:rsid w:val="00FD3045"/>
    <w:rsid w:val="00FD344E"/>
    <w:rsid w:val="00FD3726"/>
    <w:rsid w:val="00FD3E0C"/>
    <w:rsid w:val="00FD41CD"/>
    <w:rsid w:val="00FD5919"/>
    <w:rsid w:val="00FD5E02"/>
    <w:rsid w:val="00FD7593"/>
    <w:rsid w:val="00FE04C1"/>
    <w:rsid w:val="00FE1092"/>
    <w:rsid w:val="00FE11AD"/>
    <w:rsid w:val="00FE122C"/>
    <w:rsid w:val="00FE15FC"/>
    <w:rsid w:val="00FE3137"/>
    <w:rsid w:val="00FE3D7A"/>
    <w:rsid w:val="00FE40A0"/>
    <w:rsid w:val="00FE439F"/>
    <w:rsid w:val="00FE5BC6"/>
    <w:rsid w:val="00FE68BC"/>
    <w:rsid w:val="00FE70A3"/>
    <w:rsid w:val="00FE7B75"/>
    <w:rsid w:val="00FF032E"/>
    <w:rsid w:val="00FF0DF0"/>
    <w:rsid w:val="00FF45A5"/>
    <w:rsid w:val="00FF53C3"/>
    <w:rsid w:val="00FF75EF"/>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371415447">
      <w:bodyDiv w:val="1"/>
      <w:marLeft w:val="0"/>
      <w:marRight w:val="0"/>
      <w:marTop w:val="0"/>
      <w:marBottom w:val="0"/>
      <w:divBdr>
        <w:top w:val="none" w:sz="0" w:space="0" w:color="auto"/>
        <w:left w:val="none" w:sz="0" w:space="0" w:color="auto"/>
        <w:bottom w:val="none" w:sz="0" w:space="0" w:color="auto"/>
        <w:right w:val="none" w:sz="0" w:space="0" w:color="auto"/>
      </w:divBdr>
    </w:div>
    <w:div w:id="1385525309">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5</TotalTime>
  <Pages>24</Pages>
  <Words>26099</Words>
  <Characters>148769</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096</cp:revision>
  <dcterms:created xsi:type="dcterms:W3CDTF">2021-04-01T16:24:00Z</dcterms:created>
  <dcterms:modified xsi:type="dcterms:W3CDTF">2022-02-01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